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473BC4BE" w:rsidR="00FB641D" w:rsidRPr="00C70832" w:rsidRDefault="004B29DD" w:rsidP="00FB641D">
      <w:pPr>
        <w:spacing w:line="480" w:lineRule="auto"/>
        <w:jc w:val="center"/>
        <w:rPr>
          <w:rFonts w:ascii="Times New Roman" w:hAnsi="Times New Roman" w:cs="Times New Roman"/>
          <w:bCs/>
          <w:sz w:val="28"/>
          <w:szCs w:val="28"/>
        </w:rPr>
      </w:pPr>
      <w:r w:rsidRPr="00C70832">
        <w:rPr>
          <w:rFonts w:ascii="Times New Roman" w:hAnsi="Times New Roman" w:cs="Times New Roman"/>
          <w:bCs/>
          <w:sz w:val="28"/>
          <w:szCs w:val="28"/>
        </w:rPr>
        <w:t xml:space="preserve">Testing for </w:t>
      </w:r>
      <w:r w:rsidR="00FB641D" w:rsidRPr="00C70832">
        <w:rPr>
          <w:rFonts w:ascii="Times New Roman" w:hAnsi="Times New Roman" w:cs="Times New Roman"/>
          <w:bCs/>
          <w:sz w:val="28"/>
          <w:szCs w:val="28"/>
        </w:rPr>
        <w:t>pollinator recognition in</w:t>
      </w:r>
      <w:r w:rsidRPr="00C70832">
        <w:rPr>
          <w:rFonts w:ascii="Times New Roman" w:hAnsi="Times New Roman" w:cs="Times New Roman"/>
          <w:bCs/>
          <w:sz w:val="28"/>
          <w:szCs w:val="28"/>
        </w:rPr>
        <w:t xml:space="preserve"> multiple species of</w:t>
      </w:r>
      <w:r w:rsidR="00FB641D" w:rsidRPr="00C70832">
        <w:rPr>
          <w:rFonts w:ascii="Times New Roman" w:hAnsi="Times New Roman" w:cs="Times New Roman"/>
          <w:bCs/>
          <w:sz w:val="28"/>
          <w:szCs w:val="28"/>
        </w:rPr>
        <w:t xml:space="preserve"> </w:t>
      </w:r>
      <w:r w:rsidR="00FB641D" w:rsidRPr="00C70832">
        <w:rPr>
          <w:rFonts w:ascii="Times New Roman" w:hAnsi="Times New Roman" w:cs="Times New Roman"/>
          <w:bCs/>
          <w:i/>
          <w:iCs/>
          <w:sz w:val="28"/>
          <w:szCs w:val="28"/>
        </w:rPr>
        <w:t>Heliconia</w:t>
      </w:r>
      <w:r w:rsidR="00FB641D" w:rsidRPr="00C70832">
        <w:rPr>
          <w:rFonts w:ascii="Times New Roman" w:hAnsi="Times New Roman" w:cs="Times New Roman"/>
          <w:bCs/>
          <w:sz w:val="28"/>
          <w:szCs w:val="28"/>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5D54EFC" w14:textId="79DBFE65"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sidR="00CC56F7" w:rsidRPr="00E812F2">
        <w:rPr>
          <w:rFonts w:ascii="Times New Roman" w:hAnsi="Times New Roman" w:cs="Times New Roman"/>
          <w:bCs/>
          <w:vertAlign w:val="superscript"/>
        </w:rPr>
        <w:t>2</w:t>
      </w:r>
      <w:r w:rsidR="00CC56F7">
        <w:rPr>
          <w:rFonts w:ascii="Times New Roman" w:hAnsi="Times New Roman" w:cs="Times New Roman"/>
          <w:bCs/>
        </w:rPr>
        <w:t>,</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08CB6E53"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1 </w:t>
      </w:r>
      <w:r w:rsidR="00FB641D" w:rsidRPr="00F47524">
        <w:rPr>
          <w:rFonts w:ascii="Times New Roman" w:hAnsi="Times New Roman" w:cs="Times New Roman"/>
        </w:rPr>
        <w:t>Department of Botany and Plant Pathology, Oregon State University, Corvallis, O</w:t>
      </w:r>
      <w:r w:rsidR="00F964B7">
        <w:rPr>
          <w:rFonts w:ascii="Times New Roman" w:hAnsi="Times New Roman" w:cs="Times New Roman"/>
        </w:rPr>
        <w:t>regon, USA</w:t>
      </w:r>
    </w:p>
    <w:p w14:paraId="45322FDC" w14:textId="1EC0A288"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2 </w:t>
      </w:r>
      <w:r w:rsidR="00FB641D" w:rsidRPr="00F47524">
        <w:rPr>
          <w:rFonts w:ascii="Times New Roman" w:hAnsi="Times New Roman" w:cs="Times New Roman"/>
        </w:rPr>
        <w:t>Forest Biodiversity Research Network, Corvallis, O</w:t>
      </w:r>
      <w:r w:rsidR="00F964B7">
        <w:rPr>
          <w:rFonts w:ascii="Times New Roman" w:hAnsi="Times New Roman" w:cs="Times New Roman"/>
        </w:rPr>
        <w:t>regon, USA</w:t>
      </w:r>
    </w:p>
    <w:p w14:paraId="3162F5B2" w14:textId="40B5957A"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3 </w:t>
      </w:r>
      <w:r w:rsidR="00FB641D">
        <w:rPr>
          <w:rFonts w:ascii="Times New Roman" w:hAnsi="Times New Roman" w:cs="Times New Roman"/>
        </w:rPr>
        <w:t xml:space="preserve">Department of Natural Resources and Energy Development, Government of New Brunswick, </w:t>
      </w:r>
      <w:proofErr w:type="spellStart"/>
      <w:r w:rsidR="00FB641D">
        <w:rPr>
          <w:rFonts w:ascii="Times New Roman" w:hAnsi="Times New Roman" w:cs="Times New Roman"/>
        </w:rPr>
        <w:t>Frederiction</w:t>
      </w:r>
      <w:proofErr w:type="spellEnd"/>
      <w:r w:rsidR="00FB641D">
        <w:rPr>
          <w:rFonts w:ascii="Times New Roman" w:hAnsi="Times New Roman" w:cs="Times New Roman"/>
        </w:rPr>
        <w:t>, Canada</w:t>
      </w:r>
    </w:p>
    <w:p w14:paraId="3C788149" w14:textId="554B4124"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4 </w:t>
      </w:r>
      <w:r w:rsidR="00FB641D" w:rsidRPr="00F47524">
        <w:rPr>
          <w:rFonts w:ascii="Times New Roman" w:hAnsi="Times New Roman" w:cs="Times New Roman"/>
        </w:rPr>
        <w:t xml:space="preserve">Ecological Research Group, Swiss Ornithological Institute, </w:t>
      </w:r>
      <w:proofErr w:type="spellStart"/>
      <w:r w:rsidR="00FB641D" w:rsidRPr="00F47524">
        <w:rPr>
          <w:rFonts w:ascii="Times New Roman" w:hAnsi="Times New Roman" w:cs="Times New Roman"/>
        </w:rPr>
        <w:t>Sempach</w:t>
      </w:r>
      <w:proofErr w:type="spellEnd"/>
      <w:r w:rsidR="00FB641D" w:rsidRPr="00F47524">
        <w:rPr>
          <w:rFonts w:ascii="Times New Roman" w:hAnsi="Times New Roman" w:cs="Times New Roman"/>
        </w:rPr>
        <w:t>, Switzerland</w:t>
      </w:r>
    </w:p>
    <w:p w14:paraId="76049C44" w14:textId="5185689A"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5 </w:t>
      </w:r>
      <w:r w:rsidR="00FB641D" w:rsidRPr="00994361">
        <w:rPr>
          <w:rFonts w:ascii="Times New Roman" w:hAnsi="Times New Roman" w:cs="Times New Roman"/>
        </w:rPr>
        <w:t xml:space="preserve">Smithsonian Tropical Research Institute, </w:t>
      </w:r>
      <w:proofErr w:type="spellStart"/>
      <w:r w:rsidR="00FB641D" w:rsidRPr="00994361">
        <w:rPr>
          <w:rFonts w:ascii="Times New Roman" w:hAnsi="Times New Roman" w:cs="Times New Roman"/>
        </w:rPr>
        <w:t>Apartado</w:t>
      </w:r>
      <w:proofErr w:type="spellEnd"/>
      <w:r w:rsidR="00FB641D" w:rsidRPr="00994361">
        <w:rPr>
          <w:rFonts w:ascii="Times New Roman" w:hAnsi="Times New Roman" w:cs="Times New Roman"/>
        </w:rPr>
        <w:t xml:space="preserve"> </w:t>
      </w:r>
      <w:proofErr w:type="spellStart"/>
      <w:r w:rsidR="00FB641D" w:rsidRPr="00994361">
        <w:rPr>
          <w:rFonts w:ascii="Times New Roman" w:hAnsi="Times New Roman" w:cs="Times New Roman"/>
        </w:rPr>
        <w:t>Postál</w:t>
      </w:r>
      <w:proofErr w:type="spellEnd"/>
      <w:r w:rsidR="00FB641D" w:rsidRPr="00994361">
        <w:rPr>
          <w:rFonts w:ascii="Times New Roman" w:hAnsi="Times New Roman" w:cs="Times New Roman"/>
        </w:rPr>
        <w:t xml:space="preserve"> 0843-03092, Panamá, Panamá</w:t>
      </w:r>
    </w:p>
    <w:p w14:paraId="29EBD93C" w14:textId="7ACF9688" w:rsidR="00FB641D" w:rsidRPr="00994361"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6 </w:t>
      </w:r>
      <w:r w:rsidR="00FB641D" w:rsidRPr="00F47524">
        <w:rPr>
          <w:rFonts w:ascii="Times New Roman" w:hAnsi="Times New Roman" w:cs="Times New Roman"/>
        </w:rPr>
        <w:t xml:space="preserve">Department of Forest Ecosystems and Society, Oregon State University, Corvallis, </w:t>
      </w:r>
      <w:r w:rsidR="009675B6">
        <w:rPr>
          <w:rFonts w:ascii="Times New Roman" w:hAnsi="Times New Roman" w:cs="Times New Roman"/>
        </w:rPr>
        <w:t>Oregon, USA</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38F27819" w14:textId="702E1E64" w:rsidR="00DD2167" w:rsidRDefault="00DD2167" w:rsidP="006B7317">
      <w:pPr>
        <w:spacing w:line="480" w:lineRule="auto"/>
        <w:rPr>
          <w:rFonts w:ascii="Times New Roman" w:hAnsi="Times New Roman" w:cs="Times New Roman"/>
          <w:b/>
          <w:bCs/>
        </w:rPr>
      </w:pPr>
    </w:p>
    <w:p w14:paraId="3450CADB" w14:textId="77777777" w:rsidR="00971FF2" w:rsidRDefault="00971FF2" w:rsidP="006B7317">
      <w:pPr>
        <w:spacing w:line="480" w:lineRule="auto"/>
        <w:rPr>
          <w:rFonts w:ascii="Times New Roman" w:hAnsi="Times New Roman" w:cs="Times New Roman"/>
          <w:b/>
          <w:bCs/>
        </w:rPr>
      </w:pPr>
    </w:p>
    <w:p w14:paraId="2C8F5DD6" w14:textId="77777777" w:rsidR="00FB641D" w:rsidRDefault="00FB641D" w:rsidP="00BC2CA2">
      <w:pPr>
        <w:spacing w:line="480" w:lineRule="auto"/>
        <w:rPr>
          <w:rFonts w:ascii="Times New Roman" w:hAnsi="Times New Roman" w:cs="Times New Roman"/>
          <w:b/>
          <w:bCs/>
        </w:rPr>
      </w:pPr>
    </w:p>
    <w:p w14:paraId="327D311F" w14:textId="3B89B271" w:rsidR="00244A67" w:rsidRPr="00693A0F" w:rsidRDefault="00711C94" w:rsidP="00693A0F">
      <w:pPr>
        <w:spacing w:line="480" w:lineRule="auto"/>
        <w:rPr>
          <w:rFonts w:ascii="Times New Roman" w:hAnsi="Times New Roman" w:cs="Times New Roman"/>
          <w:b/>
          <w:bCs/>
          <w:sz w:val="36"/>
          <w:szCs w:val="36"/>
        </w:rPr>
      </w:pPr>
      <w:r w:rsidRPr="00693A0F">
        <w:rPr>
          <w:rFonts w:ascii="Times New Roman" w:hAnsi="Times New Roman" w:cs="Times New Roman"/>
          <w:b/>
          <w:bCs/>
          <w:sz w:val="36"/>
          <w:szCs w:val="36"/>
        </w:rPr>
        <w:lastRenderedPageBreak/>
        <w:t>A</w:t>
      </w:r>
      <w:r w:rsidR="00626BEB" w:rsidRPr="00693A0F">
        <w:rPr>
          <w:rFonts w:ascii="Times New Roman" w:hAnsi="Times New Roman" w:cs="Times New Roman"/>
          <w:b/>
          <w:bCs/>
          <w:sz w:val="36"/>
          <w:szCs w:val="36"/>
        </w:rPr>
        <w:t>bstract</w:t>
      </w:r>
    </w:p>
    <w:p w14:paraId="0EE58D8E" w14:textId="6EAD704D" w:rsidR="00E812F2" w:rsidRPr="00E812F2" w:rsidRDefault="004270AC" w:rsidP="00E812F2">
      <w:pPr>
        <w:spacing w:line="480" w:lineRule="auto"/>
        <w:ind w:firstLine="720"/>
        <w:rPr>
          <w:rFonts w:ascii="Times New Roman" w:hAnsi="Times New Roman" w:cs="Times New Roman"/>
        </w:rPr>
      </w:pPr>
      <w:r>
        <w:rPr>
          <w:rFonts w:ascii="Times New Roman" w:hAnsi="Times New Roman" w:cs="Times New Roman"/>
        </w:rPr>
        <w:t xml:space="preserve">Many plants have evolved </w:t>
      </w:r>
      <w:r w:rsidR="00E812F2" w:rsidRPr="00E812F2">
        <w:rPr>
          <w:rFonts w:ascii="Times New Roman" w:hAnsi="Times New Roman" w:cs="Times New Roman"/>
        </w:rPr>
        <w:t>floral traits that</w:t>
      </w:r>
      <w:r>
        <w:rPr>
          <w:rFonts w:ascii="Times New Roman" w:hAnsi="Times New Roman" w:cs="Times New Roman"/>
        </w:rPr>
        <w:t>, in effect,</w:t>
      </w:r>
      <w:r w:rsidR="00E812F2" w:rsidRPr="00E812F2">
        <w:rPr>
          <w:rFonts w:ascii="Times New Roman" w:hAnsi="Times New Roman" w:cs="Times New Roman"/>
        </w:rPr>
        <w:t xml:space="preserve"> filter pollinator communities </w:t>
      </w:r>
      <w:r>
        <w:rPr>
          <w:rFonts w:ascii="Times New Roman" w:hAnsi="Times New Roman" w:cs="Times New Roman"/>
        </w:rPr>
        <w:t>and</w:t>
      </w:r>
      <w:r w:rsidR="00E812F2" w:rsidRPr="00E812F2">
        <w:rPr>
          <w:rFonts w:ascii="Times New Roman" w:hAnsi="Times New Roman" w:cs="Times New Roman"/>
        </w:rPr>
        <w:t xml:space="preserve"> promote pollination by efficient pollinators</w:t>
      </w:r>
      <w:r>
        <w:rPr>
          <w:rFonts w:ascii="Times New Roman" w:hAnsi="Times New Roman" w:cs="Times New Roman"/>
        </w:rPr>
        <w:t>.</w:t>
      </w:r>
      <w:r w:rsidR="00E812F2" w:rsidRPr="00E812F2">
        <w:rPr>
          <w:rFonts w:ascii="Times New Roman" w:hAnsi="Times New Roman" w:cs="Times New Roman"/>
        </w:rPr>
        <w:t xml:space="preserve"> </w:t>
      </w:r>
      <w:r>
        <w:rPr>
          <w:rFonts w:ascii="Times New Roman" w:hAnsi="Times New Roman" w:cs="Times New Roman"/>
        </w:rPr>
        <w:t xml:space="preserve">Most documented pollinator filter traits act to deter </w:t>
      </w:r>
      <w:r w:rsidR="007E1BCB">
        <w:rPr>
          <w:rFonts w:ascii="Times New Roman" w:hAnsi="Times New Roman" w:cs="Times New Roman"/>
        </w:rPr>
        <w:t>or</w:t>
      </w:r>
      <w:r>
        <w:rPr>
          <w:rFonts w:ascii="Times New Roman" w:hAnsi="Times New Roman" w:cs="Times New Roman"/>
        </w:rPr>
        <w:t xml:space="preserve"> reduce visitation rates by a subsect of the community of floral visitors. However, </w:t>
      </w:r>
      <w:r w:rsidR="00E812F2" w:rsidRPr="00E812F2">
        <w:rPr>
          <w:rFonts w:ascii="Times New Roman" w:hAnsi="Times New Roman" w:cs="Times New Roman"/>
        </w:rPr>
        <w:t>a recently described</w:t>
      </w:r>
      <w:r>
        <w:rPr>
          <w:rFonts w:ascii="Times New Roman" w:hAnsi="Times New Roman" w:cs="Times New Roman"/>
        </w:rPr>
        <w:t xml:space="preserve"> </w:t>
      </w:r>
      <w:r w:rsidR="00E812F2" w:rsidRPr="00E812F2">
        <w:rPr>
          <w:rFonts w:ascii="Times New Roman" w:hAnsi="Times New Roman" w:cs="Times New Roman"/>
        </w:rPr>
        <w:t>pollinator filter termed ‘pollinator recognition’ (PR)</w:t>
      </w:r>
      <w:r>
        <w:rPr>
          <w:rFonts w:ascii="Times New Roman" w:hAnsi="Times New Roman" w:cs="Times New Roman"/>
        </w:rPr>
        <w:t xml:space="preserve"> acts at </w:t>
      </w:r>
      <w:r w:rsidR="008402E3">
        <w:rPr>
          <w:rFonts w:ascii="Times New Roman" w:hAnsi="Times New Roman" w:cs="Times New Roman"/>
        </w:rPr>
        <w:t>a</w:t>
      </w:r>
      <w:r>
        <w:rPr>
          <w:rFonts w:ascii="Times New Roman" w:hAnsi="Times New Roman" w:cs="Times New Roman"/>
        </w:rPr>
        <w:t xml:space="preserve"> stage after a </w:t>
      </w:r>
      <w:r w:rsidR="007E1BCB">
        <w:rPr>
          <w:rFonts w:ascii="Times New Roman" w:hAnsi="Times New Roman" w:cs="Times New Roman"/>
        </w:rPr>
        <w:t xml:space="preserve">pollinator </w:t>
      </w:r>
      <w:r>
        <w:rPr>
          <w:rFonts w:ascii="Times New Roman" w:hAnsi="Times New Roman" w:cs="Times New Roman"/>
        </w:rPr>
        <w:t>visit.</w:t>
      </w:r>
      <w:r w:rsidR="00E812F2" w:rsidRPr="00E812F2">
        <w:rPr>
          <w:rFonts w:ascii="Times New Roman" w:hAnsi="Times New Roman" w:cs="Times New Roman"/>
        </w:rPr>
        <w:t xml:space="preserve"> PR was first documented experimentally in </w:t>
      </w:r>
      <w:r w:rsidR="00E812F2" w:rsidRPr="00E812F2">
        <w:rPr>
          <w:rFonts w:ascii="Times New Roman" w:hAnsi="Times New Roman" w:cs="Times New Roman"/>
          <w:i/>
          <w:iCs/>
        </w:rPr>
        <w:t>Heliconia</w:t>
      </w:r>
      <w:r w:rsidR="00E812F2" w:rsidRPr="00E812F2">
        <w:rPr>
          <w:rFonts w:ascii="Times New Roman" w:hAnsi="Times New Roman" w:cs="Times New Roman"/>
        </w:rPr>
        <w:t xml:space="preserve"> </w:t>
      </w:r>
      <w:proofErr w:type="spellStart"/>
      <w:r w:rsidR="00E812F2" w:rsidRPr="00E812F2">
        <w:rPr>
          <w:rFonts w:ascii="Times New Roman" w:hAnsi="Times New Roman" w:cs="Times New Roman"/>
          <w:i/>
          <w:iCs/>
        </w:rPr>
        <w:t>tortuosa</w:t>
      </w:r>
      <w:proofErr w:type="spellEnd"/>
      <w:r w:rsidR="00E812F2" w:rsidRPr="00E812F2">
        <w:rPr>
          <w:rFonts w:ascii="Times New Roman" w:hAnsi="Times New Roman" w:cs="Times New Roman"/>
        </w:rPr>
        <w:t xml:space="preserve"> whereby pollen tube germination – a proxy for reproduction – </w:t>
      </w:r>
      <w:r w:rsidR="004B29DD">
        <w:rPr>
          <w:rFonts w:ascii="Times New Roman" w:hAnsi="Times New Roman" w:cs="Times New Roman"/>
        </w:rPr>
        <w:t>was enhanced</w:t>
      </w:r>
      <w:r w:rsidR="00E812F2" w:rsidRPr="00E812F2">
        <w:rPr>
          <w:rFonts w:ascii="Times New Roman" w:hAnsi="Times New Roman" w:cs="Times New Roman"/>
        </w:rPr>
        <w:t xml:space="preserve"> following visits from morphologically specialized pollinators, but not generalists</w:t>
      </w:r>
      <w:r>
        <w:rPr>
          <w:rFonts w:ascii="Times New Roman" w:hAnsi="Times New Roman" w:cs="Times New Roman"/>
        </w:rPr>
        <w:t xml:space="preserve">. This is thought to promote outcrossing among plants by preferentially investing in reproduction </w:t>
      </w:r>
      <w:r w:rsidR="008402E3">
        <w:rPr>
          <w:rFonts w:ascii="Times New Roman" w:hAnsi="Times New Roman" w:cs="Times New Roman"/>
        </w:rPr>
        <w:t xml:space="preserve">following visits by long-ranging hummingbirds with specialized bill shapes. </w:t>
      </w:r>
      <w:r w:rsidR="00C37F4D">
        <w:rPr>
          <w:rFonts w:ascii="Times New Roman" w:hAnsi="Times New Roman" w:cs="Times New Roman"/>
        </w:rPr>
        <w:t xml:space="preserve">To date, this plant behavior has only been described in </w:t>
      </w:r>
      <w:r w:rsidR="00C37F4D">
        <w:rPr>
          <w:rFonts w:ascii="Times New Roman" w:hAnsi="Times New Roman" w:cs="Times New Roman"/>
          <w:i/>
          <w:iCs/>
        </w:rPr>
        <w:t xml:space="preserve">H. </w:t>
      </w:r>
      <w:proofErr w:type="spellStart"/>
      <w:r w:rsidR="00C37F4D" w:rsidRPr="00C37F4D">
        <w:rPr>
          <w:rFonts w:ascii="Times New Roman" w:hAnsi="Times New Roman" w:cs="Times New Roman"/>
          <w:i/>
          <w:iCs/>
        </w:rPr>
        <w:t>tortuosa</w:t>
      </w:r>
      <w:proofErr w:type="spellEnd"/>
      <w:r w:rsidR="00F3603F">
        <w:rPr>
          <w:rFonts w:ascii="Times New Roman" w:hAnsi="Times New Roman" w:cs="Times New Roman"/>
        </w:rPr>
        <w:t>, but, if widespread, could have important ecological implications;</w:t>
      </w:r>
      <w:r w:rsidR="00F3603F" w:rsidRPr="00C37F4D">
        <w:rPr>
          <w:rFonts w:ascii="Times New Roman" w:hAnsi="Times New Roman" w:cs="Times New Roman"/>
        </w:rPr>
        <w:t xml:space="preserve"> </w:t>
      </w:r>
      <w:r w:rsidR="00F3603F">
        <w:rPr>
          <w:rFonts w:ascii="Times New Roman" w:hAnsi="Times New Roman" w:cs="Times New Roman"/>
        </w:rPr>
        <w:t xml:space="preserve">given declines in abundances of specialist pollinators, </w:t>
      </w:r>
      <w:r w:rsidR="003136EC">
        <w:rPr>
          <w:rFonts w:ascii="Times New Roman" w:hAnsi="Times New Roman" w:cs="Times New Roman"/>
        </w:rPr>
        <w:t>visits by</w:t>
      </w:r>
      <w:r w:rsidR="00F3603F">
        <w:rPr>
          <w:rFonts w:ascii="Times New Roman" w:hAnsi="Times New Roman" w:cs="Times New Roman"/>
        </w:rPr>
        <w:t xml:space="preserve"> generalist</w:t>
      </w:r>
      <w:r w:rsidR="00AE4FB5">
        <w:rPr>
          <w:rFonts w:ascii="Times New Roman" w:hAnsi="Times New Roman" w:cs="Times New Roman"/>
        </w:rPr>
        <w:t>s</w:t>
      </w:r>
      <w:r w:rsidR="00F3603F">
        <w:rPr>
          <w:rFonts w:ascii="Times New Roman" w:hAnsi="Times New Roman" w:cs="Times New Roman"/>
        </w:rPr>
        <w:t xml:space="preserve"> would not buffer the loss of pollination services to plants with PR. </w:t>
      </w:r>
      <w:r w:rsidR="005F6F76" w:rsidRPr="00C37F4D">
        <w:rPr>
          <w:rFonts w:ascii="Times New Roman" w:hAnsi="Times New Roman" w:cs="Times New Roman"/>
        </w:rPr>
        <w:t>We</w:t>
      </w:r>
      <w:r w:rsidR="005F6F76" w:rsidRPr="00E812F2">
        <w:rPr>
          <w:rFonts w:ascii="Times New Roman" w:hAnsi="Times New Roman" w:cs="Times New Roman"/>
        </w:rPr>
        <w:t xml:space="preserve"> </w:t>
      </w:r>
      <w:r w:rsidR="00F3603F">
        <w:rPr>
          <w:rFonts w:ascii="Times New Roman" w:hAnsi="Times New Roman" w:cs="Times New Roman"/>
        </w:rPr>
        <w:t xml:space="preserve">therefore </w:t>
      </w:r>
      <w:r w:rsidR="005F6F76">
        <w:rPr>
          <w:rFonts w:ascii="Times New Roman" w:hAnsi="Times New Roman" w:cs="Times New Roman"/>
        </w:rPr>
        <w:t>test</w:t>
      </w:r>
      <w:r w:rsidR="00C37F4D">
        <w:rPr>
          <w:rFonts w:ascii="Times New Roman" w:hAnsi="Times New Roman" w:cs="Times New Roman"/>
        </w:rPr>
        <w:t>ed</w:t>
      </w:r>
      <w:r w:rsidR="005F6F76" w:rsidRPr="00E812F2">
        <w:rPr>
          <w:rFonts w:ascii="Times New Roman" w:hAnsi="Times New Roman" w:cs="Times New Roman"/>
        </w:rPr>
        <w:t xml:space="preserve"> </w:t>
      </w:r>
      <w:r w:rsidR="00C37F4D">
        <w:rPr>
          <w:rFonts w:ascii="Times New Roman" w:hAnsi="Times New Roman" w:cs="Times New Roman"/>
        </w:rPr>
        <w:t xml:space="preserve">for PR in </w:t>
      </w:r>
      <w:r w:rsidR="005F6F76" w:rsidRPr="00E812F2">
        <w:rPr>
          <w:rFonts w:ascii="Times New Roman" w:hAnsi="Times New Roman" w:cs="Times New Roman"/>
        </w:rPr>
        <w:t>four taxa spread widely across</w:t>
      </w:r>
      <w:r w:rsidR="005D68BF">
        <w:rPr>
          <w:rFonts w:ascii="Times New Roman" w:hAnsi="Times New Roman" w:cs="Times New Roman"/>
        </w:rPr>
        <w:t xml:space="preserve"> the</w:t>
      </w:r>
      <w:r w:rsidR="005F6F76" w:rsidRPr="00E812F2">
        <w:rPr>
          <w:rFonts w:ascii="Times New Roman" w:hAnsi="Times New Roman" w:cs="Times New Roman"/>
        </w:rPr>
        <w:t xml:space="preserve"> </w:t>
      </w:r>
      <w:proofErr w:type="spellStart"/>
      <w:r w:rsidR="005F6F76" w:rsidRPr="00E812F2">
        <w:rPr>
          <w:rFonts w:ascii="Times New Roman" w:hAnsi="Times New Roman" w:cs="Times New Roman"/>
        </w:rPr>
        <w:t>Heliconiaceae</w:t>
      </w:r>
      <w:proofErr w:type="spellEnd"/>
      <w:r w:rsidR="00F3603F">
        <w:rPr>
          <w:rFonts w:ascii="Times New Roman" w:hAnsi="Times New Roman" w:cs="Times New Roman"/>
        </w:rPr>
        <w:t>.</w:t>
      </w:r>
    </w:p>
    <w:p w14:paraId="10AC5B96" w14:textId="3F938FFB" w:rsidR="00E037F8" w:rsidRDefault="003136EC" w:rsidP="00E812F2">
      <w:pPr>
        <w:spacing w:line="480" w:lineRule="auto"/>
        <w:ind w:firstLine="720"/>
        <w:rPr>
          <w:rFonts w:ascii="Times New Roman" w:hAnsi="Times New Roman" w:cs="Times New Roman"/>
        </w:rPr>
      </w:pPr>
      <w:r>
        <w:rPr>
          <w:rFonts w:ascii="Times New Roman" w:hAnsi="Times New Roman" w:cs="Times New Roman"/>
        </w:rPr>
        <w:t>W</w:t>
      </w:r>
      <w:r w:rsidRPr="00E812F2">
        <w:rPr>
          <w:rFonts w:ascii="Times New Roman" w:hAnsi="Times New Roman" w:cs="Times New Roman"/>
        </w:rPr>
        <w:t xml:space="preserve">e </w:t>
      </w:r>
      <w:r>
        <w:rPr>
          <w:rFonts w:ascii="Times New Roman" w:hAnsi="Times New Roman" w:cs="Times New Roman"/>
        </w:rPr>
        <w:t xml:space="preserve">corroborated </w:t>
      </w:r>
      <w:r w:rsidRPr="00E812F2">
        <w:rPr>
          <w:rFonts w:ascii="Times New Roman" w:hAnsi="Times New Roman" w:cs="Times New Roman"/>
        </w:rPr>
        <w:t xml:space="preserve">previous results that visits by long-billed, but not short-billed hummingbirds increased pollen tubes in </w:t>
      </w:r>
      <w:r w:rsidRPr="00E812F2">
        <w:rPr>
          <w:rFonts w:ascii="Times New Roman" w:hAnsi="Times New Roman" w:cs="Times New Roman"/>
          <w:i/>
          <w:iCs/>
        </w:rPr>
        <w:t xml:space="preserve">H. </w:t>
      </w:r>
      <w:proofErr w:type="spellStart"/>
      <w:r w:rsidRPr="00E812F2">
        <w:rPr>
          <w:rFonts w:ascii="Times New Roman" w:hAnsi="Times New Roman" w:cs="Times New Roman"/>
          <w:i/>
          <w:iCs/>
        </w:rPr>
        <w:t>tortuosa</w:t>
      </w:r>
      <w:proofErr w:type="spellEnd"/>
      <w:r w:rsidRPr="00E812F2">
        <w:rPr>
          <w:rFonts w:ascii="Times New Roman" w:hAnsi="Times New Roman" w:cs="Times New Roman"/>
        </w:rPr>
        <w:t xml:space="preserve"> </w:t>
      </w:r>
      <w:r>
        <w:rPr>
          <w:rFonts w:ascii="Times New Roman" w:hAnsi="Times New Roman" w:cs="Times New Roman"/>
        </w:rPr>
        <w:t>with</w:t>
      </w:r>
      <w:r w:rsidR="00E812F2" w:rsidRPr="00E812F2">
        <w:rPr>
          <w:rFonts w:ascii="Times New Roman" w:hAnsi="Times New Roman" w:cs="Times New Roman"/>
        </w:rPr>
        <w:t xml:space="preserve"> aviary experiments that standardized pollen quality and minimized variation in pollen quantity</w:t>
      </w:r>
      <w:r>
        <w:rPr>
          <w:rFonts w:ascii="Times New Roman" w:hAnsi="Times New Roman" w:cs="Times New Roman"/>
        </w:rPr>
        <w:t>.</w:t>
      </w:r>
      <w:r w:rsidR="00E812F2" w:rsidRPr="00E812F2">
        <w:rPr>
          <w:rFonts w:ascii="Times New Roman" w:hAnsi="Times New Roman" w:cs="Times New Roman"/>
        </w:rPr>
        <w:t xml:space="preserve"> </w:t>
      </w:r>
      <w:r w:rsidR="0068391D" w:rsidRPr="0068391D">
        <w:rPr>
          <w:rFonts w:ascii="Times New Roman" w:hAnsi="Times New Roman" w:cs="Times New Roman"/>
          <w:color w:val="833C0B" w:themeColor="accent2" w:themeShade="80"/>
        </w:rPr>
        <w:t xml:space="preserve">Across species, </w:t>
      </w:r>
      <w:r w:rsidR="0068391D">
        <w:rPr>
          <w:rFonts w:ascii="Times New Roman" w:hAnsi="Times New Roman" w:cs="Times New Roman"/>
          <w:color w:val="833C0B" w:themeColor="accent2" w:themeShade="80"/>
        </w:rPr>
        <w:t>w</w:t>
      </w:r>
      <w:r w:rsidR="00921FE8" w:rsidRPr="00816F6D">
        <w:rPr>
          <w:rFonts w:ascii="Times New Roman" w:hAnsi="Times New Roman" w:cs="Times New Roman"/>
          <w:color w:val="833C0B" w:themeColor="accent2" w:themeShade="80"/>
        </w:rPr>
        <w:t xml:space="preserve">e found great variation in pollen tube </w:t>
      </w:r>
      <w:r w:rsidR="007E1BCB" w:rsidRPr="00816F6D">
        <w:rPr>
          <w:rFonts w:ascii="Times New Roman" w:hAnsi="Times New Roman" w:cs="Times New Roman"/>
          <w:color w:val="833C0B" w:themeColor="accent2" w:themeShade="80"/>
        </w:rPr>
        <w:t>responses to experimental treatments. For one species (</w:t>
      </w:r>
      <w:r w:rsidR="007E1BCB" w:rsidRPr="00816F6D">
        <w:rPr>
          <w:rFonts w:ascii="Times New Roman" w:hAnsi="Times New Roman" w:cs="Times New Roman"/>
          <w:i/>
          <w:iCs/>
          <w:color w:val="833C0B" w:themeColor="accent2" w:themeShade="80"/>
        </w:rPr>
        <w:t>H. rostrata</w:t>
      </w:r>
      <w:r w:rsidR="007E1BCB" w:rsidRPr="00816F6D">
        <w:rPr>
          <w:rFonts w:ascii="Times New Roman" w:hAnsi="Times New Roman" w:cs="Times New Roman"/>
          <w:color w:val="833C0B" w:themeColor="accent2" w:themeShade="80"/>
        </w:rPr>
        <w:t xml:space="preserve">), we found increased numbers of pollen tubes in those visited by hummingbirds compared to hand pollination alone, regardless of the </w:t>
      </w:r>
      <w:r w:rsidR="00BB2FD6" w:rsidRPr="00816F6D">
        <w:rPr>
          <w:rFonts w:ascii="Times New Roman" w:hAnsi="Times New Roman" w:cs="Times New Roman"/>
          <w:color w:val="833C0B" w:themeColor="accent2" w:themeShade="80"/>
        </w:rPr>
        <w:t>visiting bird’s</w:t>
      </w:r>
      <w:r w:rsidR="007E1BCB" w:rsidRPr="00816F6D">
        <w:rPr>
          <w:rFonts w:ascii="Times New Roman" w:hAnsi="Times New Roman" w:cs="Times New Roman"/>
          <w:color w:val="833C0B" w:themeColor="accent2" w:themeShade="80"/>
        </w:rPr>
        <w:t xml:space="preserve"> bill morphology</w:t>
      </w:r>
      <w:r w:rsidR="007D6537" w:rsidRPr="00816F6D">
        <w:rPr>
          <w:rFonts w:ascii="Times New Roman" w:hAnsi="Times New Roman" w:cs="Times New Roman"/>
          <w:color w:val="833C0B" w:themeColor="accent2" w:themeShade="80"/>
        </w:rPr>
        <w:t>, indicating recognition of hummingbirds in general</w:t>
      </w:r>
      <w:r w:rsidR="007E1BCB" w:rsidRPr="00816F6D">
        <w:rPr>
          <w:rFonts w:ascii="Times New Roman" w:hAnsi="Times New Roman" w:cs="Times New Roman"/>
          <w:color w:val="833C0B" w:themeColor="accent2" w:themeShade="80"/>
        </w:rPr>
        <w:t xml:space="preserve">. In other cases, hummingbird visits decreased pollen tube counts compared to hand pollinations alone. Furthermore, </w:t>
      </w:r>
      <w:r w:rsidR="005A12C9">
        <w:rPr>
          <w:rFonts w:ascii="Times New Roman" w:hAnsi="Times New Roman" w:cs="Times New Roman"/>
          <w:color w:val="833C0B" w:themeColor="accent2" w:themeShade="80"/>
        </w:rPr>
        <w:t xml:space="preserve">our results could not </w:t>
      </w:r>
      <w:r w:rsidR="00CB6740">
        <w:rPr>
          <w:rFonts w:ascii="Times New Roman" w:hAnsi="Times New Roman" w:cs="Times New Roman"/>
          <w:color w:val="833C0B" w:themeColor="accent2" w:themeShade="80"/>
        </w:rPr>
        <w:t>substantiate</w:t>
      </w:r>
      <w:r w:rsidR="005A12C9">
        <w:rPr>
          <w:rFonts w:ascii="Times New Roman" w:hAnsi="Times New Roman" w:cs="Times New Roman"/>
          <w:color w:val="833C0B" w:themeColor="accent2" w:themeShade="80"/>
        </w:rPr>
        <w:t xml:space="preserve"> any specific mechanism for pollinator</w:t>
      </w:r>
      <w:r w:rsidR="007E1BCB" w:rsidRPr="00816F6D">
        <w:rPr>
          <w:rFonts w:ascii="Times New Roman" w:hAnsi="Times New Roman" w:cs="Times New Roman"/>
          <w:color w:val="833C0B" w:themeColor="accent2" w:themeShade="80"/>
        </w:rPr>
        <w:t xml:space="preserve"> recognition </w:t>
      </w:r>
      <w:r w:rsidR="005A12C9">
        <w:rPr>
          <w:rFonts w:ascii="Times New Roman" w:hAnsi="Times New Roman" w:cs="Times New Roman"/>
          <w:color w:val="833C0B" w:themeColor="accent2" w:themeShade="80"/>
        </w:rPr>
        <w:t xml:space="preserve">and </w:t>
      </w:r>
      <w:r w:rsidR="007E1BCB" w:rsidRPr="00816F6D">
        <w:rPr>
          <w:rFonts w:ascii="Times New Roman" w:hAnsi="Times New Roman" w:cs="Times New Roman"/>
          <w:color w:val="833C0B" w:themeColor="accent2" w:themeShade="80"/>
        </w:rPr>
        <w:t xml:space="preserve">highlight the need </w:t>
      </w:r>
      <w:r w:rsidR="00F4688D">
        <w:rPr>
          <w:rFonts w:ascii="Times New Roman" w:hAnsi="Times New Roman" w:cs="Times New Roman"/>
          <w:color w:val="833C0B" w:themeColor="accent2" w:themeShade="80"/>
        </w:rPr>
        <w:t xml:space="preserve">for </w:t>
      </w:r>
      <w:r w:rsidR="000B4D57">
        <w:rPr>
          <w:rFonts w:ascii="Times New Roman" w:hAnsi="Times New Roman" w:cs="Times New Roman"/>
          <w:color w:val="833C0B" w:themeColor="accent2" w:themeShade="80"/>
        </w:rPr>
        <w:t>further</w:t>
      </w:r>
      <w:r w:rsidR="00F4688D">
        <w:rPr>
          <w:rFonts w:ascii="Times New Roman" w:hAnsi="Times New Roman" w:cs="Times New Roman"/>
          <w:color w:val="833C0B" w:themeColor="accent2" w:themeShade="80"/>
        </w:rPr>
        <w:t xml:space="preserve"> work on</w:t>
      </w:r>
      <w:r w:rsidR="007E1BCB" w:rsidRPr="00816F6D">
        <w:rPr>
          <w:rFonts w:ascii="Times New Roman" w:hAnsi="Times New Roman" w:cs="Times New Roman"/>
          <w:color w:val="833C0B" w:themeColor="accent2" w:themeShade="80"/>
        </w:rPr>
        <w:t xml:space="preserve"> the complexities </w:t>
      </w:r>
      <w:r w:rsidR="0068391D">
        <w:rPr>
          <w:rFonts w:ascii="Times New Roman" w:hAnsi="Times New Roman" w:cs="Times New Roman"/>
          <w:color w:val="833C0B" w:themeColor="accent2" w:themeShade="80"/>
        </w:rPr>
        <w:t xml:space="preserve">of </w:t>
      </w:r>
      <w:r w:rsidR="007E1BCB" w:rsidRPr="00816F6D">
        <w:rPr>
          <w:rFonts w:ascii="Times New Roman" w:hAnsi="Times New Roman" w:cs="Times New Roman"/>
          <w:color w:val="833C0B" w:themeColor="accent2" w:themeShade="80"/>
        </w:rPr>
        <w:t>and variability in reproductive strategies across plant taxa.</w:t>
      </w:r>
    </w:p>
    <w:p w14:paraId="38CF9E8D" w14:textId="77777777" w:rsidR="00E037F8" w:rsidRDefault="00E037F8" w:rsidP="00E037F8">
      <w:pPr>
        <w:spacing w:line="480" w:lineRule="auto"/>
        <w:rPr>
          <w:rFonts w:ascii="Times New Roman" w:hAnsi="Times New Roman" w:cs="Times New Roman"/>
          <w:i/>
          <w:iCs/>
        </w:rPr>
      </w:pPr>
    </w:p>
    <w:p w14:paraId="48153E8B" w14:textId="1D3FAEEE" w:rsidR="00D428DD" w:rsidRPr="00A2063B" w:rsidRDefault="00626BEB" w:rsidP="00647EC3">
      <w:pPr>
        <w:spacing w:line="480" w:lineRule="auto"/>
        <w:rPr>
          <w:rFonts w:ascii="Times New Roman" w:hAnsi="Times New Roman" w:cs="Times New Roman"/>
          <w:b/>
          <w:sz w:val="36"/>
          <w:szCs w:val="36"/>
        </w:rPr>
      </w:pPr>
      <w:r w:rsidRPr="00536EE6">
        <w:rPr>
          <w:rFonts w:ascii="Times New Roman" w:hAnsi="Times New Roman" w:cs="Times New Roman"/>
          <w:b/>
          <w:sz w:val="36"/>
          <w:szCs w:val="36"/>
        </w:rPr>
        <w:t>Introduction</w:t>
      </w:r>
      <w:r w:rsidR="002763FA">
        <w:rPr>
          <w:rFonts w:ascii="Times New Roman" w:hAnsi="Times New Roman" w:cs="Times New Roman"/>
        </w:rPr>
        <w:t xml:space="preserve"> </w:t>
      </w:r>
    </w:p>
    <w:p w14:paraId="7B1F375F" w14:textId="04D28459"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sidR="00A2063B">
        <w:rPr>
          <w:rFonts w:ascii="Times New Roman" w:hAnsi="Times New Roman" w:cs="Times New Roman"/>
        </w:rPr>
        <w:t xml:space="preserve"> are floral traits that</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445E95">
        <w:rPr>
          <w:rFonts w:ascii="Times New Roman" w:hAnsi="Times New Roman" w:cs="Times New Roman"/>
        </w:rPr>
        <w:t xml:space="preserve"> presumably to promote conspecific pollen transfer or </w:t>
      </w:r>
      <w:r w:rsidR="00C60E06">
        <w:rPr>
          <w:rFonts w:ascii="Times New Roman" w:hAnsi="Times New Roman" w:cs="Times New Roman"/>
        </w:rPr>
        <w:t xml:space="preserve">limit access </w:t>
      </w:r>
      <w:r w:rsidR="006A424A">
        <w:rPr>
          <w:rFonts w:ascii="Times New Roman" w:hAnsi="Times New Roman" w:cs="Times New Roman"/>
        </w:rPr>
        <w:t>to</w:t>
      </w:r>
      <w:r w:rsidR="00C60E06">
        <w:rPr>
          <w:rFonts w:ascii="Times New Roman" w:hAnsi="Times New Roman" w:cs="Times New Roman"/>
        </w:rPr>
        <w:t xml:space="preserve"> floral rewards (e.g., nectar) </w:t>
      </w:r>
      <w:r w:rsidR="006A424A">
        <w:rPr>
          <w:rFonts w:ascii="Times New Roman" w:hAnsi="Times New Roman" w:cs="Times New Roman"/>
        </w:rPr>
        <w:t>for</w:t>
      </w:r>
      <w:r w:rsidR="00C60E06">
        <w:rPr>
          <w:rFonts w:ascii="Times New Roman" w:hAnsi="Times New Roman" w:cs="Times New Roman"/>
        </w:rPr>
        <w:t xml:space="preserve"> poor pollinator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16gfslamc2","properties":{"formattedCitation":"[1]","plainCitation":"[1]","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journalAbbreviation":"Funct. Ecol.","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D60331">
        <w:rPr>
          <w:rFonts w:ascii="Times New Roman" w:hAnsi="Times New Roman" w:cs="Times New Roman"/>
        </w:rPr>
        <w:t>[1]</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w:t>
      </w:r>
      <w:proofErr w:type="spellStart"/>
      <w:r w:rsidR="00C60E06">
        <w:rPr>
          <w:rFonts w:ascii="Times New Roman" w:hAnsi="Times New Roman" w:cs="Times New Roman"/>
        </w:rPr>
        <w:t>nectaries</w:t>
      </w:r>
      <w:proofErr w:type="spellEnd"/>
      <w:r w:rsidR="00C60E06">
        <w:rPr>
          <w:rFonts w:ascii="Times New Roman" w:hAnsi="Times New Roman" w:cs="Times New Roman"/>
        </w:rPr>
        <w:t xml:space="preserve"> </w:t>
      </w:r>
      <w:r w:rsidR="00B7611E">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g092eohas","properties":{"formattedCitation":"[2,3]","plainCitation":"[2,3]","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journalAbbreviation":"Condor","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7611E">
        <w:rPr>
          <w:rFonts w:ascii="Times New Roman" w:hAnsi="Times New Roman" w:cs="Times New Roman"/>
        </w:rPr>
        <w:fldChar w:fldCharType="separate"/>
      </w:r>
      <w:r w:rsidR="00D60331">
        <w:rPr>
          <w:rFonts w:ascii="Times New Roman" w:hAnsi="Times New Roman" w:cs="Times New Roman"/>
        </w:rPr>
        <w:t>[2,3]</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57p40l7jr","properties":{"formattedCitation":"[4,5]","plainCitation":"[4,5]","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B7611E">
        <w:rPr>
          <w:rFonts w:ascii="Times New Roman" w:hAnsi="Times New Roman" w:cs="Times New Roman"/>
        </w:rPr>
        <w:fldChar w:fldCharType="separate"/>
      </w:r>
      <w:r w:rsidR="00D60331">
        <w:rPr>
          <w:rFonts w:ascii="Times New Roman" w:hAnsi="Times New Roman" w:cs="Times New Roman"/>
        </w:rPr>
        <w:t>[4,5]</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 xml:space="preserve">These filters reduce </w:t>
      </w:r>
      <w:r w:rsidR="00445E95">
        <w:rPr>
          <w:rFonts w:ascii="Times New Roman" w:hAnsi="Times New Roman" w:cs="Times New Roman"/>
        </w:rPr>
        <w:t xml:space="preserve">the richness of pollinator species </w:t>
      </w:r>
      <w:r w:rsidR="00BB370D">
        <w:rPr>
          <w:rFonts w:ascii="Times New Roman" w:hAnsi="Times New Roman" w:cs="Times New Roman"/>
        </w:rPr>
        <w:t>(</w:t>
      </w:r>
      <w:r w:rsidR="00445E95">
        <w:rPr>
          <w:rFonts w:ascii="Times New Roman" w:hAnsi="Times New Roman" w:cs="Times New Roman"/>
        </w:rPr>
        <w:t>or types</w:t>
      </w:r>
      <w:r w:rsidR="00BB370D">
        <w:rPr>
          <w:rFonts w:ascii="Times New Roman" w:hAnsi="Times New Roman" w:cs="Times New Roman"/>
        </w:rPr>
        <w:t xml:space="preserve"> within species)</w:t>
      </w:r>
      <w:r w:rsidR="00445E95">
        <w:rPr>
          <w:rFonts w:ascii="Times New Roman" w:hAnsi="Times New Roman" w:cs="Times New Roman"/>
        </w:rPr>
        <w:t xml:space="preserve"> that visit a given flower </w:t>
      </w:r>
      <w:r w:rsidR="00BB370D">
        <w:rPr>
          <w:rFonts w:ascii="Times New Roman" w:hAnsi="Times New Roman" w:cs="Times New Roman"/>
        </w:rPr>
        <w:t xml:space="preserve">species </w:t>
      </w:r>
      <w:r w:rsidR="008E4EFB">
        <w:rPr>
          <w:rFonts w:ascii="Times New Roman" w:hAnsi="Times New Roman" w:cs="Times New Roman"/>
        </w:rPr>
        <w:t xml:space="preserve">or type. </w:t>
      </w:r>
      <w:r w:rsidR="00BB370D">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EE628B">
        <w:rPr>
          <w:rFonts w:ascii="Times New Roman" w:hAnsi="Times New Roman" w:cs="Times New Roman"/>
        </w:rPr>
        <w:t>cryptic</w:t>
      </w:r>
      <w:r w:rsidR="009B3134" w:rsidRPr="00111172">
        <w:rPr>
          <w:rFonts w:ascii="Times New Roman" w:hAnsi="Times New Roman" w:cs="Times New Roman"/>
        </w:rPr>
        <w:t xml:space="preserve"> pollinator filter</w:t>
      </w:r>
      <w:r w:rsidR="00BB370D">
        <w:rPr>
          <w:rFonts w:ascii="Times New Roman" w:hAnsi="Times New Roman" w:cs="Times New Roman"/>
        </w:rPr>
        <w:t xml:space="preserve"> that could act at a stage after the pollinator visit</w:t>
      </w:r>
      <w:r w:rsidR="009B3134" w:rsidRPr="00111172">
        <w:rPr>
          <w:rFonts w:ascii="Times New Roman" w:hAnsi="Times New Roman" w:cs="Times New Roman"/>
        </w:rPr>
        <w:t xml:space="preserve"> </w:t>
      </w:r>
      <w:r w:rsidR="00BB370D">
        <w:rPr>
          <w:rFonts w:ascii="Times New Roman" w:hAnsi="Times New Roman" w:cs="Times New Roman"/>
        </w:rPr>
        <w:t>to</w:t>
      </w:r>
      <w:r w:rsidR="004D7B32" w:rsidRPr="00111172">
        <w:rPr>
          <w:rFonts w:ascii="Times New Roman" w:hAnsi="Times New Roman" w:cs="Times New Roman"/>
        </w:rPr>
        <w:t xml:space="preserve"> </w:t>
      </w:r>
      <w:r w:rsidR="00336E85" w:rsidRPr="00111172">
        <w:rPr>
          <w:rFonts w:ascii="Times New Roman" w:hAnsi="Times New Roman" w:cs="Times New Roman"/>
        </w:rPr>
        <w:t xml:space="preserve">promote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3m1niqq3j","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C74C22" w:rsidRPr="00111172">
        <w:rPr>
          <w:rFonts w:ascii="Times New Roman" w:hAnsi="Times New Roman" w:cs="Times New Roman"/>
        </w:rPr>
        <w:fldChar w:fldCharType="separate"/>
      </w:r>
      <w:r w:rsidR="00D60331">
        <w:rPr>
          <w:rFonts w:ascii="Times New Roman" w:hAnsi="Times New Roman" w:cs="Times New Roman"/>
        </w:rPr>
        <w:t>[6]</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5BB436B6" w14:textId="5D052FB7" w:rsidR="002763B8"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w:t>
      </w:r>
      <w:r w:rsidR="005421BC">
        <w:rPr>
          <w:rFonts w:ascii="Times New Roman" w:hAnsi="Times New Roman" w:cs="Times New Roman"/>
        </w:rPr>
        <w:t xml:space="preserve">rates </w:t>
      </w:r>
      <w:r w:rsidRPr="00111172">
        <w:rPr>
          <w:rFonts w:ascii="Times New Roman" w:hAnsi="Times New Roman" w:cs="Times New Roman"/>
        </w:rPr>
        <w:t xml:space="preserve">by different pollinator species </w:t>
      </w:r>
      <w:r w:rsidRPr="0011117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srlo8pie","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111172">
        <w:rPr>
          <w:rFonts w:ascii="Times New Roman" w:hAnsi="Times New Roman" w:cs="Times New Roman"/>
        </w:rPr>
        <w:fldChar w:fldCharType="separate"/>
      </w:r>
      <w:r w:rsidR="00D60331">
        <w:rPr>
          <w:rFonts w:ascii="Times New Roman" w:hAnsi="Times New Roman" w:cs="Times New Roman"/>
        </w:rPr>
        <w:t>[6]</w:t>
      </w:r>
      <w:r w:rsidRPr="00111172">
        <w:rPr>
          <w:rFonts w:ascii="Times New Roman" w:hAnsi="Times New Roman" w:cs="Times New Roman"/>
        </w:rPr>
        <w:fldChar w:fldCharType="end"/>
      </w:r>
      <w:r w:rsidRPr="00111172">
        <w:rPr>
          <w:rFonts w:ascii="Times New Roman" w:hAnsi="Times New Roman" w:cs="Times New Roman"/>
        </w:rPr>
        <w:t xml:space="preserve">, the </w:t>
      </w:r>
      <w:r w:rsidR="00C60E06">
        <w:rPr>
          <w:rFonts w:ascii="Times New Roman" w:hAnsi="Times New Roman" w:cs="Times New Roman"/>
        </w:rPr>
        <w:t xml:space="preserve">average </w:t>
      </w:r>
      <w:r w:rsidRPr="00111172">
        <w:rPr>
          <w:rFonts w:ascii="Times New Roman" w:hAnsi="Times New Roman" w:cs="Times New Roman"/>
        </w:rPr>
        <w:t xml:space="preserve">number of pollen tubes that 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visited by hummingbirds </w:t>
      </w:r>
      <w:r w:rsidR="00B60B9A">
        <w:rPr>
          <w:rFonts w:ascii="Times New Roman" w:hAnsi="Times New Roman" w:cs="Times New Roman"/>
        </w:rPr>
        <w:t xml:space="preserve">with bill shapes that are morphologically matched to the flowers (i.e., long, 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 xml:space="preserve">cannot access the full </w:t>
      </w:r>
      <w:r w:rsidR="002763B8">
        <w:rPr>
          <w:rFonts w:ascii="Times New Roman" w:hAnsi="Times New Roman" w:cs="Times New Roman"/>
        </w:rPr>
        <w:t xml:space="preserve">volume of </w:t>
      </w:r>
      <w:r w:rsidR="00FF7706" w:rsidRPr="006E35B5">
        <w:rPr>
          <w:rFonts w:ascii="Times New Roman" w:hAnsi="Times New Roman" w:cs="Times New Roman"/>
        </w:rPr>
        <w:t>nectar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m26k4jb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D371B0" w:rsidRPr="006E35B5">
        <w:rPr>
          <w:rFonts w:ascii="Times New Roman" w:hAnsi="Times New Roman" w:cs="Times New Roman"/>
        </w:rPr>
        <w:fldChar w:fldCharType="separate"/>
      </w:r>
      <w:r w:rsidR="00D60331">
        <w:rPr>
          <w:rFonts w:ascii="Times New Roman" w:hAnsi="Times New Roman" w:cs="Times New Roman"/>
        </w:rPr>
        <w:t>[6]</w:t>
      </w:r>
      <w:r w:rsidR="00D371B0" w:rsidRPr="006E35B5">
        <w:rPr>
          <w:rFonts w:ascii="Times New Roman" w:hAnsi="Times New Roman" w:cs="Times New Roman"/>
        </w:rPr>
        <w:fldChar w:fldCharType="end"/>
      </w:r>
      <w:r w:rsidR="00FF7706" w:rsidRPr="003D4DC2">
        <w:rPr>
          <w:rFonts w:ascii="Times New Roman" w:hAnsi="Times New Roman" w:cs="Times New Roman"/>
        </w:rPr>
        <w:t>.</w:t>
      </w:r>
    </w:p>
    <w:p w14:paraId="3D186D0D" w14:textId="7513E486" w:rsidR="00995F34" w:rsidRDefault="00BA4B87" w:rsidP="006F763F">
      <w:pPr>
        <w:spacing w:line="480" w:lineRule="auto"/>
        <w:ind w:firstLine="720"/>
        <w:rPr>
          <w:rFonts w:ascii="Times New Roman" w:hAnsi="Times New Roman" w:cs="Times New Roman"/>
        </w:rPr>
      </w:pPr>
      <w:r w:rsidRPr="00807144">
        <w:rPr>
          <w:rFonts w:ascii="Times New Roman" w:hAnsi="Times New Roman" w:cs="Times New Roman"/>
        </w:rPr>
        <w:lastRenderedPageBreak/>
        <w:t>Betts et al. (</w:t>
      </w:r>
      <w:r w:rsidR="004D5E69">
        <w:rPr>
          <w:rFonts w:ascii="Times New Roman" w:hAnsi="Times New Roman" w:cs="Times New Roman"/>
        </w:rPr>
        <w:t>18</w:t>
      </w:r>
      <w:r w:rsidRPr="00807144">
        <w:rPr>
          <w:rFonts w:ascii="Times New Roman" w:hAnsi="Times New Roman" w:cs="Times New Roman"/>
        </w:rPr>
        <w:t>)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 may be adaptive if it allows plants to invest in reproduction following visit</w:t>
      </w:r>
      <w:r w:rsidR="00105A2C">
        <w:rPr>
          <w:rFonts w:ascii="Times New Roman" w:hAnsi="Times New Roman" w:cs="Times New Roman"/>
        </w:rPr>
        <w:t>s</w:t>
      </w:r>
      <w:r>
        <w:rPr>
          <w:rFonts w:ascii="Times New Roman" w:hAnsi="Times New Roman" w:cs="Times New Roman"/>
        </w:rPr>
        <w:t xml:space="preserve"> from </w:t>
      </w:r>
      <w:r w:rsidR="00105A2C">
        <w:rPr>
          <w:rFonts w:ascii="Times New Roman" w:hAnsi="Times New Roman" w:cs="Times New Roman"/>
        </w:rPr>
        <w:t xml:space="preserve">high-quality </w:t>
      </w:r>
      <w:r>
        <w:rPr>
          <w:rFonts w:ascii="Times New Roman" w:hAnsi="Times New Roman" w:cs="Times New Roman"/>
        </w:rPr>
        <w:t>pollinator</w:t>
      </w:r>
      <w:r w:rsidR="00105A2C">
        <w:rPr>
          <w:rFonts w:ascii="Times New Roman" w:hAnsi="Times New Roman" w:cs="Times New Roman"/>
        </w:rPr>
        <w:t>s (those more likely</w:t>
      </w:r>
      <w:r>
        <w:rPr>
          <w:rFonts w:ascii="Times New Roman" w:hAnsi="Times New Roman" w:cs="Times New Roman"/>
        </w:rPr>
        <w:t xml:space="preserve"> to carry high-quality</w:t>
      </w:r>
      <w:r w:rsidR="00105A2C">
        <w:rPr>
          <w:rFonts w:ascii="Times New Roman" w:hAnsi="Times New Roman" w:cs="Times New Roman"/>
        </w:rPr>
        <w:t xml:space="preserve">, </w:t>
      </w:r>
      <w:proofErr w:type="gramStart"/>
      <w:r w:rsidR="00105A2C">
        <w:rPr>
          <w:rFonts w:ascii="Times New Roman" w:hAnsi="Times New Roman" w:cs="Times New Roman"/>
        </w:rPr>
        <w:t>outcross</w:t>
      </w:r>
      <w:r w:rsidR="003136EC">
        <w:rPr>
          <w:rFonts w:ascii="Times New Roman" w:hAnsi="Times New Roman" w:cs="Times New Roman"/>
        </w:rPr>
        <w:t>ed</w:t>
      </w:r>
      <w:proofErr w:type="gramEnd"/>
      <w:r w:rsidR="003136EC">
        <w:rPr>
          <w:rFonts w:ascii="Times New Roman" w:hAnsi="Times New Roman" w:cs="Times New Roman"/>
        </w:rPr>
        <w:t xml:space="preserve"> or unrelated</w:t>
      </w:r>
      <w:r>
        <w:rPr>
          <w:rFonts w:ascii="Times New Roman" w:hAnsi="Times New Roman" w:cs="Times New Roman"/>
        </w:rPr>
        <w:t xml:space="preserve"> pollen</w:t>
      </w:r>
      <w:r w:rsidR="00105A2C">
        <w:rPr>
          <w:rFonts w:ascii="Times New Roman" w:hAnsi="Times New Roman" w:cs="Times New Roman"/>
        </w:rPr>
        <w:t>)</w:t>
      </w:r>
      <w:r>
        <w:rPr>
          <w:rFonts w:ascii="Times New Roman" w:hAnsi="Times New Roman" w:cs="Times New Roman"/>
        </w:rPr>
        <w:t xml:space="preserve"> and limit reproduction with the pollen deposited</w:t>
      </w:r>
      <w:r w:rsidR="00105A2C">
        <w:rPr>
          <w:rFonts w:ascii="Times New Roman" w:hAnsi="Times New Roman" w:cs="Times New Roman"/>
        </w:rPr>
        <w:t xml:space="preserve"> by poor pollinators (those more likely to carry low-quality pollen)</w:t>
      </w:r>
      <w:r>
        <w:rPr>
          <w:rFonts w:ascii="Times New Roman" w:hAnsi="Times New Roman" w:cs="Times New Roman"/>
        </w:rPr>
        <w:t>.</w:t>
      </w:r>
      <w:r w:rsidRPr="003D4DC2">
        <w:rPr>
          <w:rFonts w:ascii="Times New Roman" w:hAnsi="Times New Roman" w:cs="Times New Roman"/>
        </w:rPr>
        <w:t xml:space="preserve"> </w:t>
      </w:r>
      <w:r w:rsidR="002763B8">
        <w:rPr>
          <w:rFonts w:ascii="Times New Roman" w:hAnsi="Times New Roman" w:cs="Times New Roman"/>
        </w:rPr>
        <w:t>D</w:t>
      </w:r>
      <w:r w:rsidR="00AF2D4A">
        <w:rPr>
          <w:rFonts w:ascii="Times New Roman" w:hAnsi="Times New Roman" w:cs="Times New Roman"/>
        </w:rPr>
        <w:t xml:space="preserve">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Wjkl0NLH","properties":{"formattedCitation":"[6,7]","plainCitation":"[6,7]","noteIndex":0},"citationItems":[{"id":2393,"uris":["http://zotero.org/users/4838826/items/ZCFKVX9T"],"uri":["http://zotero.org/users/4838826/items/ZCFKVX9T"],"itemData":{"id":2393,"type":"article-journal","container-title":"The Auk","DOI":"10.2307/4083791","ISSN":"0004-8038","issue":"3","journalAbbreviation":"Auk","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EC7FA4" w:rsidRPr="003D4DC2">
        <w:rPr>
          <w:rFonts w:ascii="Times New Roman" w:hAnsi="Times New Roman" w:cs="Times New Roman"/>
        </w:rPr>
        <w:fldChar w:fldCharType="separate"/>
      </w:r>
      <w:r w:rsidR="00D60331">
        <w:rPr>
          <w:rFonts w:ascii="Times New Roman" w:hAnsi="Times New Roman" w:cs="Times New Roman"/>
          <w:noProof/>
        </w:rPr>
        <w:t>[6,7]</w:t>
      </w:r>
      <w:r w:rsidR="00EC7FA4" w:rsidRPr="003D4DC2">
        <w:rPr>
          <w:rFonts w:ascii="Times New Roman" w:hAnsi="Times New Roman" w:cs="Times New Roman"/>
        </w:rPr>
        <w:fldChar w:fldCharType="end"/>
      </w:r>
      <w:r w:rsidR="002763B8">
        <w:rPr>
          <w:rFonts w:ascii="Times New Roman" w:hAnsi="Times New Roman" w:cs="Times New Roman"/>
        </w:rPr>
        <w:t xml:space="preserve"> compared to the short-billed hummingbirds which tend to defend territories and therefore move less</w:t>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w:t>
      </w:r>
      <w:r w:rsidR="002763B8">
        <w:rPr>
          <w:rFonts w:ascii="Times New Roman" w:hAnsi="Times New Roman" w:cs="Times New Roman"/>
        </w:rPr>
        <w:t>may</w:t>
      </w:r>
      <w:r w:rsidR="00E04D90">
        <w:rPr>
          <w:rFonts w:ascii="Times New Roman" w:hAnsi="Times New Roman" w:cs="Times New Roman"/>
        </w:rPr>
        <w:t xml:space="preserve">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4D5E69">
        <w:rPr>
          <w:rFonts w:ascii="Times New Roman" w:hAnsi="Times New Roman" w:cs="Times New Roman"/>
        </w:rPr>
        <w:fldChar w:fldCharType="begin"/>
      </w:r>
      <w:r w:rsidR="00C375CB">
        <w:rPr>
          <w:rFonts w:ascii="Times New Roman" w:hAnsi="Times New Roman" w:cs="Times New Roman"/>
        </w:rPr>
        <w:instrText xml:space="preserve"> ADDIN ZOTERO_ITEM CSL_CITATION {"citationID":"a26fio3e75i","properties":{"formattedCitation":"[8]","plainCitation":"[8]","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schema":"https://github.com/citation-style-language/schema/raw/master/csl-citation.json"} </w:instrText>
      </w:r>
      <w:r w:rsidR="004D5E69">
        <w:rPr>
          <w:rFonts w:ascii="Times New Roman" w:hAnsi="Times New Roman" w:cs="Times New Roman"/>
        </w:rPr>
        <w:fldChar w:fldCharType="separate"/>
      </w:r>
      <w:r w:rsidR="00D60331">
        <w:rPr>
          <w:rFonts w:ascii="Times New Roman" w:hAnsi="Times New Roman" w:cs="Times New Roman"/>
        </w:rPr>
        <w:t>[8]</w:t>
      </w:r>
      <w:r w:rsidR="004D5E69">
        <w:rPr>
          <w:rFonts w:ascii="Times New Roman" w:hAnsi="Times New Roman" w:cs="Times New Roman"/>
        </w:rPr>
        <w:fldChar w:fldCharType="end"/>
      </w:r>
      <w:r w:rsidR="0072041E">
        <w:rPr>
          <w:rFonts w:ascii="Times New Roman" w:hAnsi="Times New Roman" w:cs="Times New Roman"/>
        </w:rPr>
        <w:t xml:space="preserve">, thus promoting outcrossing and genetic diversity in </w:t>
      </w:r>
      <w:r w:rsidR="0072041E">
        <w:rPr>
          <w:rFonts w:ascii="Times New Roman" w:hAnsi="Times New Roman" w:cs="Times New Roman"/>
          <w:i/>
          <w:iCs/>
        </w:rPr>
        <w:t xml:space="preserve">H. </w:t>
      </w:r>
      <w:proofErr w:type="spellStart"/>
      <w:r w:rsidR="0072041E">
        <w:rPr>
          <w:rFonts w:ascii="Times New Roman" w:hAnsi="Times New Roman" w:cs="Times New Roman"/>
          <w:i/>
          <w:iCs/>
        </w:rPr>
        <w:t>tortuosa</w:t>
      </w:r>
      <w:proofErr w:type="spellEnd"/>
      <w:r w:rsidR="0072041E">
        <w:rPr>
          <w:rFonts w:ascii="Times New Roman" w:hAnsi="Times New Roman" w:cs="Times New Roman"/>
        </w:rPr>
        <w:t xml:space="preserve"> populations</w:t>
      </w:r>
      <w:r w:rsidR="002C512D">
        <w:rPr>
          <w:rFonts w:ascii="Times New Roman" w:hAnsi="Times New Roman" w:cs="Times New Roman"/>
        </w:rPr>
        <w:t>.</w:t>
      </w:r>
      <w:r w:rsidR="00247E5E" w:rsidRPr="00994361">
        <w:rPr>
          <w:rFonts w:ascii="Times New Roman" w:hAnsi="Times New Roman" w:cs="Times New Roman"/>
        </w:rPr>
        <w:t xml:space="preserve"> </w:t>
      </w:r>
    </w:p>
    <w:p w14:paraId="2366358D" w14:textId="4A7481D6" w:rsidR="00086928" w:rsidRPr="00086928" w:rsidRDefault="006E55E2" w:rsidP="00086928">
      <w:pPr>
        <w:spacing w:line="480" w:lineRule="auto"/>
        <w:ind w:firstLine="720"/>
        <w:rPr>
          <w:rFonts w:ascii="Times New Roman" w:eastAsiaTheme="minorEastAsia" w:hAnsi="Times New Roman" w:cs="Times New Roman"/>
        </w:rPr>
      </w:pPr>
      <w:r>
        <w:rPr>
          <w:rFonts w:ascii="Times New Roman" w:hAnsi="Times New Roman" w:cs="Times New Roman"/>
        </w:rPr>
        <w:t>We postulated</w:t>
      </w:r>
      <w:r w:rsidR="00807144" w:rsidRPr="00550138">
        <w:rPr>
          <w:rFonts w:ascii="Times New Roman" w:hAnsi="Times New Roman" w:cs="Times New Roman"/>
        </w:rPr>
        <w:t xml:space="preserve"> that </w:t>
      </w:r>
      <w:r w:rsidR="00807144">
        <w:rPr>
          <w:rFonts w:ascii="Times New Roman" w:hAnsi="Times New Roman" w:cs="Times New Roman"/>
        </w:rPr>
        <w:t>pollinator recognition</w:t>
      </w:r>
      <w:r w:rsidR="00807144" w:rsidRPr="00B86913">
        <w:rPr>
          <w:rFonts w:ascii="Times New Roman" w:hAnsi="Times New Roman" w:cs="Times New Roman"/>
        </w:rPr>
        <w:t xml:space="preserve"> may occur in other plant </w:t>
      </w:r>
      <w:r w:rsidR="00995F34">
        <w:rPr>
          <w:rFonts w:ascii="Times New Roman" w:hAnsi="Times New Roman" w:cs="Times New Roman"/>
        </w:rPr>
        <w:t>taxa</w:t>
      </w:r>
      <w:r w:rsidR="00807144" w:rsidRPr="00B86913">
        <w:rPr>
          <w:rFonts w:ascii="Times New Roman" w:hAnsi="Times New Roman" w:cs="Times New Roman"/>
        </w:rPr>
        <w:t>, particularly in relatively stable tropical systems with high pollinator diversity.</w:t>
      </w:r>
      <w:r w:rsidR="00807144">
        <w:rPr>
          <w:rFonts w:ascii="Times New Roman" w:hAnsi="Times New Roman" w:cs="Times New Roman"/>
        </w:rPr>
        <w:t xml:space="preserve"> Determining whether this is the case is important for two reasons. First, </w:t>
      </w:r>
      <w:r w:rsidR="00086928">
        <w:rPr>
          <w:rFonts w:ascii="Times New Roman" w:eastAsiaTheme="minorEastAsia" w:hAnsi="Times New Roman" w:cs="Times New Roman"/>
        </w:rPr>
        <w:t>w</w:t>
      </w:r>
      <w:r w:rsidR="00086928" w:rsidRPr="00D426EA">
        <w:rPr>
          <w:rFonts w:ascii="Times New Roman" w:eastAsiaTheme="minorEastAsia" w:hAnsi="Times New Roman" w:cs="Times New Roman"/>
        </w:rPr>
        <w:t xml:space="preserve">e agree with Betts et al. </w:t>
      </w:r>
      <w:r w:rsidR="00086928">
        <w:rPr>
          <w:rFonts w:ascii="Times New Roman" w:eastAsiaTheme="minorEastAsia" w:hAnsi="Times New Roman" w:cs="Times New Roman"/>
        </w:rPr>
        <w:t>[18]</w:t>
      </w:r>
      <w:r w:rsidR="00086928" w:rsidRPr="00D426EA">
        <w:rPr>
          <w:rFonts w:ascii="Times New Roman" w:eastAsiaTheme="minorEastAsia" w:hAnsi="Times New Roman" w:cs="Times New Roman"/>
        </w:rPr>
        <w:t xml:space="preserve"> that filtering the short-billed, territorial hummingbirds could promote outcrossing and enhance the genetic diversity of pollen grains that reach the ovules</w:t>
      </w:r>
      <w:r w:rsidR="00086928">
        <w:rPr>
          <w:rFonts w:ascii="Times New Roman" w:eastAsiaTheme="minorEastAsia" w:hAnsi="Times New Roman" w:cs="Times New Roman"/>
        </w:rPr>
        <w:t xml:space="preserve">, a hypothesis that is supported by landscape genetic studies of </w:t>
      </w:r>
      <w:r w:rsidR="00086928">
        <w:rPr>
          <w:rFonts w:ascii="Times New Roman" w:eastAsiaTheme="minorEastAsia" w:hAnsi="Times New Roman" w:cs="Times New Roman"/>
          <w:i/>
          <w:iCs/>
        </w:rPr>
        <w:t xml:space="preserve">H. </w:t>
      </w:r>
      <w:proofErr w:type="spellStart"/>
      <w:r w:rsidR="00086928">
        <w:rPr>
          <w:rFonts w:ascii="Times New Roman" w:eastAsiaTheme="minorEastAsia" w:hAnsi="Times New Roman" w:cs="Times New Roman"/>
          <w:i/>
          <w:iCs/>
        </w:rPr>
        <w:t>tortuosa</w:t>
      </w:r>
      <w:proofErr w:type="spellEnd"/>
      <w:r w:rsidR="00086928">
        <w:rPr>
          <w:rFonts w:ascii="Times New Roman" w:eastAsiaTheme="minorEastAsia" w:hAnsi="Times New Roman" w:cs="Times New Roman"/>
          <w:i/>
          <w:iCs/>
        </w:rPr>
        <w:t xml:space="preserve"> </w:t>
      </w:r>
      <w:r w:rsidR="00086928">
        <w:rPr>
          <w:rFonts w:ascii="Times New Roman" w:eastAsiaTheme="minorEastAsia" w:hAnsi="Times New Roman" w:cs="Times New Roman"/>
        </w:rPr>
        <w:t xml:space="preserve">populations in Costa Rica </w:t>
      </w:r>
      <w:r w:rsidR="00086928">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ngjp07kp5","properties":{"formattedCitation":"[9,10]","plainCitation":"[9,10]","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4","journalAbbreviation":"J. Ecol.","language":"en","note":"_eprint: https://besjournals.onlinelibrary.wiley.com/doi/pdf/10.1111/1365-2745.13594","page":"1730-1746","source":"Wiley Online Library","title":"Tropical deforestation reduces plant mating quality by shifting the functional composition of pollinator communities","volume":"109","author"</w:instrText>
      </w:r>
      <w:r w:rsidR="000B02F0">
        <w:rPr>
          <w:rFonts w:ascii="Times New Roman" w:eastAsiaTheme="minorEastAsia" w:hAnsi="Times New Roman" w:cs="Times New Roman" w:hint="eastAsia"/>
        </w:rPr>
        <w:instrText>:[{"family":"Torres</w:instrText>
      </w:r>
      <w:r w:rsidR="000B02F0">
        <w:rPr>
          <w:rFonts w:ascii="Times New Roman" w:eastAsiaTheme="minorEastAsia" w:hAnsi="Times New Roman" w:cs="Times New Roman" w:hint="eastAsia"/>
        </w:rPr>
        <w:instrText>‐</w:instrText>
      </w:r>
      <w:r w:rsidR="000B02F0">
        <w:rPr>
          <w:rFonts w:ascii="Times New Roman" w:eastAsiaTheme="minorEastAsia" w:hAnsi="Times New Roman" w:cs="Times New Roman" w:hint="eastAsia"/>
        </w:rPr>
        <w:instrText>Vanegas","given":"Felipe"},{"family":"Hadley","given":"Adam S."},{"family":"Kormann","given":"Urs G."},{"family":"Jones","given":"F. Andrew"},{"family":"Betts","given":"Matthew G."},{"family":"Wagner","given":"Helene H."}],"issued":{"d</w:instrText>
      </w:r>
      <w:r w:rsidR="000B02F0">
        <w:rPr>
          <w:rFonts w:ascii="Times New Roman" w:eastAsiaTheme="minorEastAsia" w:hAnsi="Times New Roman" w:cs="Times New Roman"/>
        </w:rPr>
        <w:instrText xml:space="preserve">ate-parts":[["2020"]]}}}],"schema":"https://github.com/citation-style-language/schema/raw/master/csl-citation.json"} </w:instrText>
      </w:r>
      <w:r w:rsidR="00086928">
        <w:rPr>
          <w:rFonts w:ascii="Times New Roman" w:eastAsiaTheme="minorEastAsia" w:hAnsi="Times New Roman" w:cs="Times New Roman"/>
        </w:rPr>
        <w:fldChar w:fldCharType="separate"/>
      </w:r>
      <w:r w:rsidR="00D60331" w:rsidRPr="00D60331">
        <w:rPr>
          <w:rFonts w:ascii="Times New Roman" w:hAnsi="Times New Roman" w:cs="Times New Roman"/>
        </w:rPr>
        <w:t>[9,10]</w:t>
      </w:r>
      <w:r w:rsidR="00086928">
        <w:rPr>
          <w:rFonts w:ascii="Times New Roman" w:eastAsiaTheme="minorEastAsia" w:hAnsi="Times New Roman" w:cs="Times New Roman"/>
        </w:rPr>
        <w:fldChar w:fldCharType="end"/>
      </w:r>
      <w:r w:rsidR="00086928">
        <w:rPr>
          <w:rFonts w:ascii="Times New Roman" w:eastAsiaTheme="minorEastAsia" w:hAnsi="Times New Roman" w:cs="Times New Roman"/>
        </w:rPr>
        <w:t xml:space="preserve">. Given the potential for fitness benefits, pollinator recognition could be present in many related taxa and </w:t>
      </w:r>
      <w:r w:rsidR="00807144">
        <w:rPr>
          <w:rFonts w:ascii="Times New Roman" w:hAnsi="Times New Roman" w:cs="Times New Roman"/>
        </w:rPr>
        <w:t xml:space="preserve">could be one means through which tight morphological matching </w:t>
      </w:r>
      <w:r w:rsidR="008F1E61">
        <w:rPr>
          <w:rFonts w:ascii="Times New Roman" w:hAnsi="Times New Roman" w:cs="Times New Roman"/>
        </w:rPr>
        <w:t>evolves</w:t>
      </w:r>
      <w:r w:rsidR="00807144">
        <w:rPr>
          <w:rFonts w:ascii="Times New Roman" w:hAnsi="Times New Roman" w:cs="Times New Roman"/>
        </w:rPr>
        <w:t xml:space="preserve"> despite apparently generalized </w:t>
      </w:r>
      <w:r w:rsidR="001119DA">
        <w:rPr>
          <w:rFonts w:ascii="Times New Roman" w:hAnsi="Times New Roman" w:cs="Times New Roman"/>
        </w:rPr>
        <w:t>interaction networks</w:t>
      </w:r>
      <w:r w:rsidR="00807144">
        <w:rPr>
          <w:rFonts w:ascii="Times New Roman" w:hAnsi="Times New Roman" w:cs="Times New Roman"/>
        </w:rPr>
        <w:t>.</w:t>
      </w:r>
      <w:r w:rsidR="00512B60">
        <w:rPr>
          <w:rFonts w:ascii="Times New Roman" w:hAnsi="Times New Roman" w:cs="Times New Roman"/>
        </w:rPr>
        <w:t xml:space="preserve"> </w:t>
      </w:r>
      <w:r w:rsidR="00086928">
        <w:rPr>
          <w:rFonts w:ascii="Times New Roman" w:hAnsi="Times New Roman" w:cs="Times New Roman"/>
        </w:rPr>
        <w:t>Indeed, hummingbird-</w:t>
      </w:r>
      <w:r w:rsidR="00086928">
        <w:rPr>
          <w:rFonts w:ascii="Times New Roman" w:hAnsi="Times New Roman" w:cs="Times New Roman"/>
          <w:i/>
          <w:iCs/>
        </w:rPr>
        <w:t>Heliconia</w:t>
      </w:r>
      <w:r w:rsidR="00086928">
        <w:rPr>
          <w:rFonts w:ascii="Times New Roman" w:hAnsi="Times New Roman" w:cs="Times New Roman"/>
        </w:rPr>
        <w:t xml:space="preserve"> systems are often used as outstanding examples of morphological matching (e.g., </w:t>
      </w:r>
      <w:r w:rsidR="00086928">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2efjcm8vlm","properties":{"formattedCitation":"[11]","plainCitation":"[11]","noteIndex":0},"citationItems":[{"id":130,"uris":["http://zotero.org/users/4838826/items/W9SJV95A"],"uri":["http://zotero.org/users/4838826/items/W9SJV95A"],"itemData":{"id":130,"type":"article-journal","abstract":"Sexual dimorphism in bill morphology and body size of the Caribbean purple-throated carib hummingbird is associated with a reversal in floral dimorphism of its Heliconia food plants. This hummingbird is the sole pollinator of H. caribaea and H. bihai, with flowers of the former corresponding to the short, straight bills of males, the larger sex, and flowers of the latter corresponding to the long, curved bills of females. On St. Lucia, H. bihai compensates for the rarity of H. caribaea by evolving a second color morph with flowers that match the bills of males, whereas on Dominica, H. caribaea evolves a second color morph with flowers that match the bills of females. The nectar rewards of all Heliconia morphs are consistent with each sex's choice of the morph that corresponds to its bill morphology and energy requirements, supporting the hypothesis that feeding preferences have driven their coadaptation.","container-title":"Science","DOI":"10.1126/science.1080003","ISSN":"0036-8075, 1095-9203","issue":"5619","language":"en","note":"PMID: 12714743","page":"630-633","source":"science.sciencemag.org","title":"Adaptation in a Plant-Hummingbird Association","volume":"300","author":[{"family":"Temeles","given":"Ethan J."},{"family":"Kress","given":"W. John"}],"issued":{"date-parts":[["2003"]]}}}],"schema":"https://github.com/citation-style-language/schema/raw/master/csl-citation.json"} </w:instrText>
      </w:r>
      <w:r w:rsidR="00086928">
        <w:rPr>
          <w:rFonts w:ascii="Times New Roman" w:hAnsi="Times New Roman" w:cs="Times New Roman"/>
        </w:rPr>
        <w:fldChar w:fldCharType="separate"/>
      </w:r>
      <w:r w:rsidR="00D60331" w:rsidRPr="00D60331">
        <w:rPr>
          <w:rFonts w:ascii="Times New Roman" w:hAnsi="Times New Roman" w:cs="Times New Roman"/>
        </w:rPr>
        <w:t>[11]</w:t>
      </w:r>
      <w:r w:rsidR="00086928">
        <w:rPr>
          <w:rFonts w:ascii="Times New Roman" w:hAnsi="Times New Roman" w:cs="Times New Roman"/>
        </w:rPr>
        <w:fldChar w:fldCharType="end"/>
      </w:r>
      <w:r w:rsidR="00086928">
        <w:rPr>
          <w:rFonts w:ascii="Times New Roman" w:hAnsi="Times New Roman" w:cs="Times New Roman"/>
        </w:rPr>
        <w:t>).</w:t>
      </w:r>
    </w:p>
    <w:p w14:paraId="070F74E1" w14:textId="27ECB547" w:rsidR="003823FA" w:rsidRDefault="00807144" w:rsidP="00086928">
      <w:pPr>
        <w:spacing w:line="480" w:lineRule="auto"/>
        <w:ind w:firstLine="720"/>
        <w:rPr>
          <w:rFonts w:ascii="Times New Roman" w:hAnsi="Times New Roman" w:cs="Times New Roman"/>
        </w:rPr>
      </w:pPr>
      <w:r>
        <w:rPr>
          <w:rFonts w:ascii="Times New Roman" w:hAnsi="Times New Roman" w:cs="Times New Roman"/>
        </w:rPr>
        <w:t xml:space="preserve">Second, </w:t>
      </w:r>
      <w:r w:rsidR="00BA3866">
        <w:rPr>
          <w:rFonts w:ascii="Times New Roman" w:hAnsi="Times New Roman" w:cs="Times New Roman"/>
        </w:rPr>
        <w:t xml:space="preserve">if the capacity for plants to actively filter floral visitors based on morphological trait matching is widespread, this would have implications for the robustness of plant-pollinator communities under climate and anthropogenic change </w:t>
      </w:r>
      <w:r w:rsidR="00BA3866">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15canvngst","properties":{"formattedCitation":"[12,13]","plainCitation":"[12,13]","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schema":"https://github.com/citation-style-language/schema/raw/master/csl-citation.json"} </w:instrText>
      </w:r>
      <w:r w:rsidR="00BA3866">
        <w:rPr>
          <w:rFonts w:ascii="Times New Roman" w:hAnsi="Times New Roman" w:cs="Times New Roman"/>
        </w:rPr>
        <w:fldChar w:fldCharType="separate"/>
      </w:r>
      <w:r w:rsidR="00D60331">
        <w:rPr>
          <w:rFonts w:ascii="Times New Roman" w:hAnsi="Times New Roman" w:cs="Times New Roman"/>
        </w:rPr>
        <w:t>[12,13]</w:t>
      </w:r>
      <w:r w:rsidR="00BA3866">
        <w:rPr>
          <w:rFonts w:ascii="Times New Roman" w:hAnsi="Times New Roman" w:cs="Times New Roman"/>
        </w:rPr>
        <w:fldChar w:fldCharType="end"/>
      </w:r>
      <w:r w:rsidR="00BA3866">
        <w:rPr>
          <w:rFonts w:ascii="Times New Roman" w:hAnsi="Times New Roman" w:cs="Times New Roman"/>
        </w:rPr>
        <w:t xml:space="preserve">. Given local extinction or reduced densities of morphologically matched pollinators, mismatched pollinators may alter their </w:t>
      </w:r>
      <w:r w:rsidR="00BA3866">
        <w:rPr>
          <w:rFonts w:ascii="Times New Roman" w:hAnsi="Times New Roman" w:cs="Times New Roman"/>
        </w:rPr>
        <w:lastRenderedPageBreak/>
        <w:t xml:space="preserve">foraging behaviors to exploit newly available resources </w:t>
      </w:r>
      <w:r w:rsidR="00BA3866">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2j5j5glk54","properties":{"formattedCitation":"[14\\uc0\\u8211{}17]","plainCitation":"[14–17]","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22","journalAbbreviation":"Mol. Ecol.","language":"en","page":"4883-4898","source":"Wiley Online Library","title":"Primary pollinator exclusion has divergent consequences for pollen dispersal and mating in different populations of a bird-pollinated tree","volume":"28","author":[{"family":"Bezemer","given":"Nicole"},{"family":"Hopper","given":"S. D."},{"family":"Krauss","given":"S. L."},{"family":"Phillips","given":"R. D."},{"family":"Roberts","given":"D. G."}],"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BA3866">
        <w:rPr>
          <w:rFonts w:ascii="Times New Roman" w:hAnsi="Times New Roman" w:cs="Times New Roman"/>
        </w:rPr>
        <w:fldChar w:fldCharType="separate"/>
      </w:r>
      <w:r w:rsidR="00D60331" w:rsidRPr="00D60331">
        <w:rPr>
          <w:rFonts w:ascii="Times New Roman" w:hAnsi="Times New Roman" w:cs="Times New Roman"/>
        </w:rPr>
        <w:t>[14–17]</w:t>
      </w:r>
      <w:r w:rsidR="00BA3866">
        <w:rPr>
          <w:rFonts w:ascii="Times New Roman" w:hAnsi="Times New Roman" w:cs="Times New Roman"/>
        </w:rPr>
        <w:fldChar w:fldCharType="end"/>
      </w:r>
      <w:r w:rsidR="00BA3866">
        <w:rPr>
          <w:rFonts w:ascii="Times New Roman" w:hAnsi="Times New Roman" w:cs="Times New Roman"/>
        </w:rPr>
        <w:t>; however, visits from mismatched pollinators would not compensate for the pollination services lost to a plant with a pollinator recognition mechanism, even if they deposit pollen at the stigma. This could increase the likelihood of coextinctions</w:t>
      </w:r>
      <w:r w:rsidR="00F34038">
        <w:rPr>
          <w:rFonts w:ascii="Times New Roman" w:hAnsi="Times New Roman" w:cs="Times New Roman"/>
        </w:rPr>
        <w:t xml:space="preserve"> </w:t>
      </w:r>
      <w:r w:rsidR="00F34038">
        <w:rPr>
          <w:rFonts w:ascii="Times New Roman" w:hAnsi="Times New Roman" w:cs="Times New Roman"/>
        </w:rPr>
        <w:fldChar w:fldCharType="begin"/>
      </w:r>
      <w:r w:rsidR="00A26362">
        <w:rPr>
          <w:rFonts w:ascii="Times New Roman" w:hAnsi="Times New Roman" w:cs="Times New Roman"/>
        </w:rPr>
        <w:instrText xml:space="preserve"> ADDIN ZOTERO_ITEM CSL_CITATION {"citationID":"a13br31l3m9","properties":{"formattedCitation":"[12,18]","plainCitation":"[12,18]","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schema":"https://github.com/citation-style-language/schema/raw/master/csl-citation.json"} </w:instrText>
      </w:r>
      <w:r w:rsidR="00F34038">
        <w:rPr>
          <w:rFonts w:ascii="Times New Roman" w:hAnsi="Times New Roman" w:cs="Times New Roman"/>
        </w:rPr>
        <w:fldChar w:fldCharType="separate"/>
      </w:r>
      <w:r w:rsidR="00D60331" w:rsidRPr="00D60331">
        <w:rPr>
          <w:rFonts w:ascii="Times New Roman" w:hAnsi="Times New Roman" w:cs="Times New Roman"/>
        </w:rPr>
        <w:t>[12,18]</w:t>
      </w:r>
      <w:r w:rsidR="00F34038">
        <w:rPr>
          <w:rFonts w:ascii="Times New Roman" w:hAnsi="Times New Roman" w:cs="Times New Roman"/>
        </w:rPr>
        <w:fldChar w:fldCharType="end"/>
      </w:r>
      <w:r w:rsidR="00BA3866">
        <w:rPr>
          <w:rFonts w:ascii="Times New Roman" w:hAnsi="Times New Roman" w:cs="Times New Roman"/>
        </w:rPr>
        <w:t>.</w:t>
      </w:r>
      <w:r w:rsidR="00BA3866" w:rsidRPr="0026383F">
        <w:rPr>
          <w:rFonts w:ascii="Times New Roman" w:hAnsi="Times New Roman" w:cs="Times New Roman"/>
        </w:rPr>
        <w:t xml:space="preserve"> </w:t>
      </w:r>
      <w:r w:rsidR="00A2063B">
        <w:rPr>
          <w:rFonts w:ascii="Times New Roman" w:hAnsi="Times New Roman" w:cs="Times New Roman"/>
        </w:rPr>
        <w:t>Thus, we sought to</w:t>
      </w:r>
      <w:r w:rsidR="00995F34">
        <w:rPr>
          <w:rFonts w:ascii="Times New Roman" w:hAnsi="Times New Roman" w:cs="Times New Roman"/>
        </w:rPr>
        <w:t xml:space="preserve"> test </w:t>
      </w:r>
      <w:r w:rsidR="00B86913">
        <w:rPr>
          <w:rFonts w:ascii="Times New Roman" w:hAnsi="Times New Roman" w:cs="Times New Roman"/>
        </w:rPr>
        <w:t xml:space="preserve">for </w:t>
      </w:r>
      <w:r w:rsidR="00995F34">
        <w:rPr>
          <w:rFonts w:ascii="Times New Roman" w:hAnsi="Times New Roman" w:cs="Times New Roman"/>
        </w:rPr>
        <w:t xml:space="preserve">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A2063B">
        <w:rPr>
          <w:rFonts w:ascii="Times New Roman" w:hAnsi="Times New Roman" w:cs="Times New Roman"/>
        </w:rPr>
        <w:t xml:space="preserve"> as a first step in assessing the generality of this cryptic pollinator filter</w:t>
      </w:r>
      <w:r w:rsidR="00995F34">
        <w:rPr>
          <w:rFonts w:ascii="Times New Roman" w:hAnsi="Times New Roman" w:cs="Times New Roman"/>
        </w:rPr>
        <w:t xml:space="preserve">. </w:t>
      </w:r>
    </w:p>
    <w:p w14:paraId="57639469" w14:textId="77777777" w:rsidR="006B2982" w:rsidRPr="00994361" w:rsidRDefault="006B2982" w:rsidP="006E55E2">
      <w:pPr>
        <w:spacing w:line="480" w:lineRule="auto"/>
        <w:rPr>
          <w:rFonts w:ascii="Times New Roman" w:hAnsi="Times New Roman" w:cs="Times New Roman"/>
        </w:rPr>
      </w:pPr>
    </w:p>
    <w:p w14:paraId="68689A05" w14:textId="54BF1876" w:rsidR="008F1E61" w:rsidRDefault="008F1E61" w:rsidP="003B756B">
      <w:pPr>
        <w:spacing w:line="480" w:lineRule="auto"/>
        <w:rPr>
          <w:rFonts w:ascii="Times New Roman" w:hAnsi="Times New Roman" w:cs="Times New Roman"/>
          <w:b/>
          <w:sz w:val="36"/>
          <w:szCs w:val="36"/>
        </w:rPr>
      </w:pPr>
      <w:r w:rsidRPr="003B756B">
        <w:rPr>
          <w:rFonts w:ascii="Times New Roman" w:hAnsi="Times New Roman" w:cs="Times New Roman"/>
          <w:b/>
          <w:sz w:val="36"/>
          <w:szCs w:val="36"/>
        </w:rPr>
        <w:t>Materials and Methods</w:t>
      </w:r>
    </w:p>
    <w:p w14:paraId="5A949491" w14:textId="77777777" w:rsidR="004B0E27" w:rsidRPr="004B0E27" w:rsidRDefault="004B0E27" w:rsidP="004B0E27">
      <w:pPr>
        <w:spacing w:line="480" w:lineRule="auto"/>
        <w:rPr>
          <w:rFonts w:ascii="Times New Roman" w:eastAsiaTheme="minorEastAsia" w:hAnsi="Times New Roman" w:cs="Times New Roman"/>
          <w:b/>
          <w:bCs/>
          <w:sz w:val="32"/>
          <w:szCs w:val="32"/>
        </w:rPr>
      </w:pPr>
      <w:r w:rsidRPr="004B0E27">
        <w:rPr>
          <w:rFonts w:ascii="Times New Roman" w:eastAsiaTheme="minorEastAsia" w:hAnsi="Times New Roman" w:cs="Times New Roman"/>
          <w:b/>
          <w:bCs/>
          <w:sz w:val="32"/>
          <w:szCs w:val="32"/>
        </w:rPr>
        <w:t>Ethical statement</w:t>
      </w:r>
    </w:p>
    <w:p w14:paraId="421A47C0" w14:textId="082773F2" w:rsidR="004B0E27" w:rsidRPr="004B0E27" w:rsidRDefault="004B0E27" w:rsidP="004B0E2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 and all international research guidelines and practices were followed.</w:t>
      </w:r>
    </w:p>
    <w:p w14:paraId="1AA1CD0B" w14:textId="34A929A3" w:rsidR="0018403C" w:rsidRPr="003B756B" w:rsidRDefault="0018403C" w:rsidP="003B756B">
      <w:pPr>
        <w:spacing w:line="480" w:lineRule="auto"/>
        <w:rPr>
          <w:rFonts w:ascii="Times New Roman" w:hAnsi="Times New Roman" w:cs="Times New Roman"/>
          <w:b/>
          <w:sz w:val="32"/>
          <w:szCs w:val="32"/>
        </w:rPr>
      </w:pPr>
      <w:r w:rsidRPr="003B756B">
        <w:rPr>
          <w:rFonts w:ascii="Times New Roman" w:hAnsi="Times New Roman" w:cs="Times New Roman"/>
          <w:b/>
          <w:sz w:val="32"/>
          <w:szCs w:val="32"/>
        </w:rPr>
        <w:t>Study species</w:t>
      </w:r>
    </w:p>
    <w:p w14:paraId="777A2F56" w14:textId="16B2D361"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i5C9hGvA","properties":{"formattedCitation":"[19]","plainCitation":"[19]","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page":"150-167","source":"europepmc.org","title":"The phylogeny of Heliconia (Heliconiaceae) and the evolution of floral presentation.","volume":"117","author":[{"family":"Iles","given":"W. J."},{"family":"Sass","given":"C."},{"family":"Lagomarsino","given":"L."},{"family":"Benson-Martin","given":"G."},{"family":"Driscoll","given":"H."},{"family":"Specht","given":"C. D."}],"issued":{"date-parts":[["2016"]]}}}],"schema":"https://github.com/citation-style-language/schema/raw/master/csl-citation.json"} </w:instrText>
      </w:r>
      <w:r w:rsidRPr="00994361">
        <w:rPr>
          <w:rFonts w:ascii="Times New Roman" w:hAnsi="Times New Roman" w:cs="Times New Roman"/>
        </w:rPr>
        <w:fldChar w:fldCharType="separate"/>
      </w:r>
      <w:r w:rsidR="00D60331">
        <w:rPr>
          <w:rFonts w:ascii="Times New Roman" w:hAnsi="Times New Roman" w:cs="Times New Roman"/>
          <w:noProof/>
        </w:rPr>
        <w:t>[19]</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4D36B6">
        <w:rPr>
          <w:rFonts w:ascii="Times New Roman" w:hAnsi="Times New Roman" w:cs="Times New Roman"/>
        </w:rPr>
        <w:t xml:space="preserve">A defining feature of the </w:t>
      </w:r>
      <w:proofErr w:type="spellStart"/>
      <w:r w:rsidR="00331B91" w:rsidRPr="004D36B6">
        <w:rPr>
          <w:rFonts w:ascii="Times New Roman" w:hAnsi="Times New Roman" w:cs="Times New Roman"/>
        </w:rPr>
        <w:t>Heliconiaceae</w:t>
      </w:r>
      <w:proofErr w:type="spellEnd"/>
      <w:r w:rsidR="00331B91" w:rsidRPr="004D36B6">
        <w:rPr>
          <w:rFonts w:ascii="Times New Roman" w:hAnsi="Times New Roman" w:cs="Times New Roman"/>
        </w:rPr>
        <w:t xml:space="preserve"> is a staminode (modified stamen) th</w:t>
      </w:r>
      <w:r w:rsidR="00686100" w:rsidRPr="004D36B6">
        <w:rPr>
          <w:rFonts w:ascii="Times New Roman" w:hAnsi="Times New Roman" w:cs="Times New Roman"/>
        </w:rPr>
        <w:t>at</w:t>
      </w:r>
      <w:r w:rsidR="00250661" w:rsidRPr="004D36B6">
        <w:rPr>
          <w:rFonts w:ascii="Times New Roman" w:hAnsi="Times New Roman" w:cs="Times New Roman"/>
        </w:rPr>
        <w:t xml:space="preserve"> partially</w:t>
      </w:r>
      <w:r w:rsidR="00331B91" w:rsidRPr="004D36B6">
        <w:rPr>
          <w:rFonts w:ascii="Times New Roman" w:hAnsi="Times New Roman" w:cs="Times New Roman"/>
        </w:rPr>
        <w:t xml:space="preserve"> covers the opening to the nectar chamber at the base of the perianth</w:t>
      </w:r>
      <w:r w:rsidR="009804B5" w:rsidRPr="004D36B6">
        <w:rPr>
          <w:rFonts w:ascii="Times New Roman" w:hAnsi="Times New Roman" w:cs="Times New Roman"/>
        </w:rPr>
        <w:t>, which may</w:t>
      </w:r>
      <w:r w:rsidR="00897095">
        <w:rPr>
          <w:rFonts w:ascii="Times New Roman" w:hAnsi="Times New Roman" w:cs="Times New Roman"/>
        </w:rPr>
        <w:t xml:space="preserve"> need to</w:t>
      </w:r>
      <w:r w:rsidR="009804B5" w:rsidRPr="004D36B6">
        <w:rPr>
          <w:rFonts w:ascii="Times New Roman" w:hAnsi="Times New Roman" w:cs="Times New Roman"/>
        </w:rPr>
        <w:t xml:space="preserve"> be moved by a visiting animal when they extract the nectar reward (though the mechanics of this have not be studied in detail)</w:t>
      </w:r>
      <w:r w:rsidR="00331B91" w:rsidRPr="004D36B6">
        <w:rPr>
          <w:rFonts w:ascii="Times New Roman" w:hAnsi="Times New Roman" w:cs="Times New Roman"/>
        </w:rPr>
        <w:t>.</w:t>
      </w:r>
      <w:r w:rsidR="00E10946" w:rsidRPr="004D36B6">
        <w:rPr>
          <w:rFonts w:ascii="Times New Roman" w:hAnsi="Times New Roman" w:cs="Times New Roman"/>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4D36B6">
        <w:rPr>
          <w:rFonts w:ascii="Times New Roman" w:hAnsi="Times New Roman" w:cs="Times New Roman"/>
        </w:rPr>
        <w:t>.</w:t>
      </w:r>
    </w:p>
    <w:p w14:paraId="0EC32D1E" w14:textId="5C41EB9C"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lastRenderedPageBreak/>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4D36B6">
        <w:rPr>
          <w:rFonts w:ascii="Times New Roman" w:hAnsi="Times New Roman" w:cs="Times New Roman"/>
        </w:rPr>
        <w:t>We required that plants were setting seed</w:t>
      </w:r>
      <w:r w:rsidR="004D36B6" w:rsidRPr="004D36B6">
        <w:rPr>
          <w:rFonts w:ascii="Times New Roman" w:hAnsi="Times New Roman" w:cs="Times New Roman"/>
        </w:rPr>
        <w:t xml:space="preserve"> when </w:t>
      </w:r>
      <w:r w:rsidR="00255AB8">
        <w:rPr>
          <w:rFonts w:ascii="Times New Roman" w:hAnsi="Times New Roman" w:cs="Times New Roman"/>
        </w:rPr>
        <w:t xml:space="preserve">left </w:t>
      </w:r>
      <w:r w:rsidR="004D36B6" w:rsidRPr="004D36B6">
        <w:rPr>
          <w:rFonts w:ascii="Times New Roman" w:hAnsi="Times New Roman" w:cs="Times New Roman"/>
        </w:rPr>
        <w:t>unmanipulated,</w:t>
      </w:r>
      <w:r w:rsidR="00EE337C" w:rsidRPr="004D36B6">
        <w:rPr>
          <w:rFonts w:ascii="Times New Roman" w:hAnsi="Times New Roman" w:cs="Times New Roman"/>
        </w:rPr>
        <w:t xml:space="preserve"> </w:t>
      </w:r>
      <w:r w:rsidR="00EB7DB2" w:rsidRPr="004D36B6">
        <w:rPr>
          <w:rFonts w:ascii="Times New Roman" w:hAnsi="Times New Roman" w:cs="Times New Roman"/>
        </w:rPr>
        <w:t>indicat</w:t>
      </w:r>
      <w:r w:rsidR="004D36B6" w:rsidRPr="004D36B6">
        <w:rPr>
          <w:rFonts w:ascii="Times New Roman" w:hAnsi="Times New Roman" w:cs="Times New Roman"/>
        </w:rPr>
        <w:t>ing</w:t>
      </w:r>
      <w:r w:rsidR="00EB7DB2" w:rsidRPr="004D36B6">
        <w:rPr>
          <w:rFonts w:ascii="Times New Roman" w:hAnsi="Times New Roman" w:cs="Times New Roman"/>
        </w:rPr>
        <w:t xml:space="preserve"> </w:t>
      </w:r>
      <w:r w:rsidR="00EE337C" w:rsidRPr="004D36B6">
        <w:rPr>
          <w:rFonts w:ascii="Times New Roman" w:hAnsi="Times New Roman" w:cs="Times New Roman"/>
        </w:rPr>
        <w:t>that a viable pollen source existed in the area</w:t>
      </w:r>
      <w:r w:rsidR="0018403C" w:rsidRPr="004D36B6">
        <w:rPr>
          <w:rFonts w:ascii="Times New Roman" w:hAnsi="Times New Roman" w:cs="Times New Roman"/>
        </w:rPr>
        <w:t xml:space="preserve">, since previous work on mating systems in </w:t>
      </w:r>
      <w:r w:rsidR="0018403C" w:rsidRPr="004D36B6">
        <w:rPr>
          <w:rFonts w:ascii="Times New Roman" w:hAnsi="Times New Roman" w:cs="Times New Roman"/>
          <w:i/>
          <w:iCs/>
        </w:rPr>
        <w:t>Heliconia</w:t>
      </w:r>
      <w:r w:rsidR="0018403C" w:rsidRPr="004D36B6">
        <w:rPr>
          <w:rFonts w:ascii="Times New Roman" w:hAnsi="Times New Roman" w:cs="Times New Roman"/>
        </w:rPr>
        <w:t xml:space="preserve"> suggests that the hermaphroditic flowers of many species are self-incompatible to partially self-compatible, </w:t>
      </w:r>
      <w:r w:rsidR="0018403C">
        <w:rPr>
          <w:rFonts w:ascii="Times New Roman" w:hAnsi="Times New Roman" w:cs="Times New Roman"/>
        </w:rPr>
        <w:t xml:space="preserve">but </w:t>
      </w:r>
      <w:r w:rsidR="00CC56F7">
        <w:rPr>
          <w:rFonts w:ascii="Times New Roman" w:hAnsi="Times New Roman" w:cs="Times New Roman"/>
        </w:rPr>
        <w:t xml:space="preserve">largely </w:t>
      </w:r>
      <w:r w:rsidR="0018403C">
        <w:rPr>
          <w:rFonts w:ascii="Times New Roman" w:hAnsi="Times New Roman" w:cs="Times New Roman"/>
        </w:rPr>
        <w:t xml:space="preserve">not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coiabnilh","properties":{"formattedCitation":"[6,9,20\\uc0\\u8211{}23]","plainCitation":"[6,9,20–23]","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D60331" w:rsidRPr="00D60331">
        <w:rPr>
          <w:rFonts w:ascii="Times New Roman" w:hAnsi="Times New Roman" w:cs="Times New Roman"/>
        </w:rPr>
        <w:t>[6,9,20–23]</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w:t>
      </w:r>
      <w:r w:rsidR="004D36B6" w:rsidRPr="00C973DF">
        <w:rPr>
          <w:rFonts w:ascii="Times New Roman" w:hAnsi="Times New Roman" w:cs="Times New Roman"/>
        </w:rPr>
        <w:t>Furthermore, we required that wild, native hummingbirds could be seen visiting the flowers of each target species</w:t>
      </w:r>
      <w:r w:rsidR="00255AB8">
        <w:rPr>
          <w:rFonts w:ascii="Times New Roman" w:hAnsi="Times New Roman" w:cs="Times New Roman"/>
        </w:rPr>
        <w:t xml:space="preserve"> in camera trap data </w:t>
      </w:r>
      <w:r w:rsidR="00255AB8">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1tnrf708pg","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255AB8">
        <w:rPr>
          <w:rFonts w:ascii="Times New Roman" w:hAnsi="Times New Roman" w:cs="Times New Roman"/>
        </w:rPr>
        <w:fldChar w:fldCharType="separate"/>
      </w:r>
      <w:r w:rsidR="00D60331">
        <w:rPr>
          <w:rFonts w:ascii="Times New Roman" w:hAnsi="Times New Roman" w:cs="Times New Roman"/>
        </w:rPr>
        <w:t>[24]</w:t>
      </w:r>
      <w:r w:rsidR="00255AB8">
        <w:rPr>
          <w:rFonts w:ascii="Times New Roman" w:hAnsi="Times New Roman" w:cs="Times New Roman"/>
        </w:rPr>
        <w:fldChar w:fldCharType="end"/>
      </w:r>
      <w:r w:rsidR="00255AB8">
        <w:rPr>
          <w:rFonts w:ascii="Times New Roman" w:hAnsi="Times New Roman" w:cs="Times New Roman"/>
        </w:rPr>
        <w:t xml:space="preserve"> or during observation,</w:t>
      </w:r>
      <w:r w:rsidR="004D36B6" w:rsidRPr="00C973DF">
        <w:rPr>
          <w:rFonts w:ascii="Times New Roman" w:hAnsi="Times New Roman" w:cs="Times New Roman"/>
        </w:rPr>
        <w:t xml:space="preserve"> </w:t>
      </w:r>
      <w:r w:rsidR="00FA3F67" w:rsidRPr="00C973DF">
        <w:rPr>
          <w:rFonts w:ascii="Times New Roman" w:hAnsi="Times New Roman" w:cs="Times New Roman"/>
        </w:rPr>
        <w:t>indicat</w:t>
      </w:r>
      <w:r w:rsidR="004D36B6" w:rsidRPr="00C973DF">
        <w:rPr>
          <w:rFonts w:ascii="Times New Roman" w:hAnsi="Times New Roman" w:cs="Times New Roman"/>
        </w:rPr>
        <w:t>ing</w:t>
      </w:r>
      <w:r w:rsidR="00FA3F67" w:rsidRPr="00C973DF">
        <w:rPr>
          <w:rFonts w:ascii="Times New Roman" w:hAnsi="Times New Roman" w:cs="Times New Roman"/>
        </w:rPr>
        <w:t xml:space="preserve"> that </w:t>
      </w:r>
      <w:r w:rsidR="004D36B6" w:rsidRPr="00C973DF">
        <w:rPr>
          <w:rFonts w:ascii="Times New Roman" w:hAnsi="Times New Roman" w:cs="Times New Roman"/>
        </w:rPr>
        <w:t>wild-caught</w:t>
      </w:r>
      <w:r w:rsidR="00FA3F67" w:rsidRPr="00C973DF">
        <w:rPr>
          <w:rFonts w:ascii="Times New Roman" w:hAnsi="Times New Roman" w:cs="Times New Roman"/>
        </w:rPr>
        <w:t xml:space="preserve"> </w:t>
      </w:r>
      <w:r w:rsidR="00EE337C" w:rsidRPr="00C973DF">
        <w:rPr>
          <w:rFonts w:ascii="Times New Roman" w:hAnsi="Times New Roman" w:cs="Times New Roman"/>
        </w:rPr>
        <w:t xml:space="preserve">hummingbirds would visit </w:t>
      </w:r>
      <w:r w:rsidR="00255AB8">
        <w:rPr>
          <w:rFonts w:ascii="Times New Roman" w:hAnsi="Times New Roman" w:cs="Times New Roman"/>
        </w:rPr>
        <w:t xml:space="preserve">and drink from </w:t>
      </w:r>
      <w:r w:rsidR="00EE337C" w:rsidRPr="00C973DF">
        <w:rPr>
          <w:rFonts w:ascii="Times New Roman" w:hAnsi="Times New Roman" w:cs="Times New Roman"/>
        </w:rPr>
        <w:t xml:space="preserve">the flowers inside aviaries despite the fact that many plant species in the collection are not native to Costa Rica. </w:t>
      </w:r>
      <w:r w:rsidR="00F34B17" w:rsidRPr="00C973DF">
        <w:rPr>
          <w:rFonts w:ascii="Times New Roman" w:hAnsi="Times New Roman" w:cs="Times New Roman"/>
        </w:rPr>
        <w:t xml:space="preserve">The </w:t>
      </w:r>
      <w:r w:rsidR="00EE337C" w:rsidRPr="00C973DF">
        <w:rPr>
          <w:rFonts w:ascii="Times New Roman" w:hAnsi="Times New Roman" w:cs="Times New Roman"/>
        </w:rPr>
        <w:t xml:space="preserve">plant species that met these criteria </w:t>
      </w:r>
      <w:r w:rsidR="00F34B17" w:rsidRPr="00C973DF">
        <w:rPr>
          <w:rFonts w:ascii="Times New Roman" w:hAnsi="Times New Roman" w:cs="Times New Roman"/>
        </w:rPr>
        <w:t xml:space="preserve">include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hirsuta</w:t>
      </w:r>
      <w:proofErr w:type="spellEnd"/>
      <w:r w:rsidR="00F34B17" w:rsidRPr="00C973DF">
        <w:rPr>
          <w:rFonts w:ascii="Times New Roman" w:hAnsi="Times New Roman" w:cs="Times New Roman"/>
        </w:rPr>
        <w:t xml:space="preserve">, which is native to South America and Trinidad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ufbi05vat","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5]</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w:t>
      </w:r>
      <w:r w:rsidR="00F34B17" w:rsidRPr="00C973DF">
        <w:rPr>
          <w:rFonts w:ascii="Times New Roman" w:hAnsi="Times New Roman" w:cs="Times New Roman"/>
          <w:i/>
          <w:iCs/>
        </w:rPr>
        <w:t>H. rostrata</w:t>
      </w:r>
      <w:r w:rsidR="00F34B17" w:rsidRPr="00C973DF">
        <w:rPr>
          <w:rFonts w:ascii="Times New Roman" w:hAnsi="Times New Roman" w:cs="Times New Roman"/>
        </w:rPr>
        <w:t xml:space="preserve">, native to western South America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3s2mjvi61","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5]</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but a common ornamental throughout the tropics, an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wagneriana</w:t>
      </w:r>
      <w:proofErr w:type="spellEnd"/>
      <w:r w:rsidR="00F34B17" w:rsidRPr="00C973DF">
        <w:rPr>
          <w:rFonts w:ascii="Times New Roman" w:hAnsi="Times New Roman" w:cs="Times New Roman"/>
        </w:rPr>
        <w:t xml:space="preserve">, native </w:t>
      </w:r>
      <w:r w:rsidR="00D917C3">
        <w:rPr>
          <w:rFonts w:ascii="Times New Roman" w:hAnsi="Times New Roman" w:cs="Times New Roman"/>
        </w:rPr>
        <w:t xml:space="preserve">to Costa Rica and Panama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2q8rc3s0k6","properties":{"formattedCitation":"[26]","plainCitation":"[26]","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6]</w:t>
      </w:r>
      <w:r w:rsidR="00F34B17" w:rsidRPr="00C973DF">
        <w:rPr>
          <w:rFonts w:ascii="Times New Roman" w:hAnsi="Times New Roman" w:cs="Times New Roman"/>
        </w:rPr>
        <w:fldChar w:fldCharType="end"/>
      </w:r>
      <w:r w:rsidR="00F34B17" w:rsidRPr="00C973DF">
        <w:rPr>
          <w:rFonts w:ascii="Times New Roman" w:hAnsi="Times New Roman" w:cs="Times New Roman"/>
        </w:rPr>
        <w:t>.</w:t>
      </w:r>
      <w:r w:rsidR="00F34B17" w:rsidRPr="00C973DF">
        <w:rPr>
          <w:rFonts w:ascii="Times New Roman" w:hAnsi="Times New Roman" w:cs="Times New Roman"/>
          <w:i/>
          <w:iCs/>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we also sought to replicate the results of the original study in</w:t>
      </w:r>
      <w:r w:rsidR="004D36B6">
        <w:rPr>
          <w:rFonts w:ascii="Times New Roman" w:hAnsi="Times New Roman" w:cs="Times New Roman"/>
        </w:rPr>
        <w:t xml:space="preserve"> the native</w:t>
      </w:r>
      <w:r w:rsidR="00AF2D4A">
        <w:rPr>
          <w:rFonts w:ascii="Times New Roman" w:hAnsi="Times New Roman" w:cs="Times New Roman"/>
        </w:rPr>
        <w:t xml:space="preserve">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4D5E69">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apd9s7rejd","properties":{"formattedCitation":"[27]","plainCitation":"[27]","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journalAbbreviation":"Ecol Evol","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4D5E69">
        <w:rPr>
          <w:rFonts w:ascii="Times New Roman" w:hAnsi="Times New Roman" w:cs="Times New Roman"/>
        </w:rPr>
        <w:fldChar w:fldCharType="separate"/>
      </w:r>
      <w:r w:rsidR="00D60331">
        <w:rPr>
          <w:rFonts w:ascii="Times New Roman" w:hAnsi="Times New Roman" w:cs="Times New Roman"/>
        </w:rPr>
        <w:t>[27]</w:t>
      </w:r>
      <w:r w:rsidR="004D5E69">
        <w:rPr>
          <w:rFonts w:ascii="Times New Roman" w:hAnsi="Times New Roman" w:cs="Times New Roman"/>
        </w:rPr>
        <w:fldChar w:fldCharType="end"/>
      </w:r>
      <w:r w:rsidR="004D5E69">
        <w:rPr>
          <w:rFonts w:ascii="Times New Roman" w:hAnsi="Times New Roman" w:cs="Times New Roman"/>
        </w:rPr>
        <w:t>.</w:t>
      </w:r>
    </w:p>
    <w:p w14:paraId="3237FE03" w14:textId="51449C17" w:rsidR="00C351EC" w:rsidRDefault="00B377D7" w:rsidP="0001499C">
      <w:pPr>
        <w:spacing w:line="480" w:lineRule="auto"/>
        <w:ind w:firstLine="720"/>
        <w:rPr>
          <w:rFonts w:ascii="Times New Roman"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w:t>
      </w:r>
      <w:proofErr w:type="gramStart"/>
      <w:r>
        <w:rPr>
          <w:rFonts w:ascii="Times New Roman" w:hAnsi="Times New Roman" w:cs="Times New Roman"/>
        </w:rPr>
        <w:t>in order to</w:t>
      </w:r>
      <w:proofErr w:type="gramEnd"/>
      <w:r>
        <w:rPr>
          <w:rFonts w:ascii="Times New Roman" w:hAnsi="Times New Roman" w:cs="Times New Roman"/>
        </w:rPr>
        <w:t xml:space="preserve">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 1). Green </w:t>
      </w:r>
      <w:r w:rsidR="00207ACE">
        <w:rPr>
          <w:rFonts w:ascii="Times New Roman" w:hAnsi="Times New Roman" w:cs="Times New Roman"/>
        </w:rPr>
        <w:t>H</w:t>
      </w:r>
      <w:r w:rsidR="007C0291">
        <w:rPr>
          <w:rFonts w:ascii="Times New Roman" w:hAnsi="Times New Roman" w:cs="Times New Roman"/>
        </w:rPr>
        <w:t xml:space="preserve">ermit </w:t>
      </w:r>
      <w:r w:rsidR="00207ACE">
        <w:rPr>
          <w:rFonts w:ascii="Times New Roman" w:hAnsi="Times New Roman" w:cs="Times New Roman"/>
        </w:rPr>
        <w:t>H</w:t>
      </w:r>
      <w:r w:rsidR="007C0291">
        <w:rPr>
          <w:rFonts w:ascii="Times New Roman" w:hAnsi="Times New Roman" w:cs="Times New Roman"/>
        </w:rPr>
        <w:t>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207ACE">
        <w:rPr>
          <w:rFonts w:ascii="Times New Roman" w:hAnsi="Times New Roman" w:cs="Times New Roman"/>
        </w:rPr>
        <w:t>; GREH</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1.52 mm</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AF01FA">
        <w:rPr>
          <w:rFonts w:ascii="Times New Roman" w:eastAsiaTheme="minorEastAsia" w:hAnsi="Times New Roman" w:cs="Times New Roman"/>
        </w:rPr>
        <w:t xml:space="preserve"> 0.022</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D3EAD">
        <w:rPr>
          <w:rFonts w:ascii="Times New Roman" w:eastAsiaTheme="minorEastAsia" w:hAnsi="Times New Roman" w:cs="Times New Roman"/>
        </w:rPr>
        <w:t xml:space="preserve"> = </w:t>
      </w:r>
      <w:r w:rsidR="00AF01FA">
        <w:rPr>
          <w:rFonts w:ascii="Times New Roman" w:eastAsiaTheme="minorEastAsia" w:hAnsi="Times New Roman" w:cs="Times New Roman"/>
        </w:rPr>
        <w:t>0.004</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CD3EAD">
        <w:rPr>
          <w:rFonts w:ascii="Times New Roman" w:eastAsiaTheme="minorEastAsia" w:hAnsi="Times New Roman" w:cs="Times New Roman"/>
        </w:rPr>
        <w:t xml:space="preserve"> = 27 birds of mixed sex</w:t>
      </w:r>
      <w:r w:rsidR="00BD7AC3">
        <w:rPr>
          <w:rFonts w:ascii="Times New Roman" w:eastAsiaTheme="minorEastAsia" w:hAnsi="Times New Roman" w:cs="Times New Roman"/>
        </w:rPr>
        <w:t xml:space="preserve">, where </w:t>
      </w:r>
      <w:proofErr w:type="spellStart"/>
      <w:r w:rsidR="00BD7AC3">
        <w:rPr>
          <w:rFonts w:ascii="Times New Roman" w:eastAsiaTheme="minorEastAsia" w:hAnsi="Times New Roman" w:cs="Times New Roman"/>
          <w:i/>
          <w:iCs/>
        </w:rPr>
        <w:t>k</w:t>
      </w:r>
      <w:r w:rsidR="00BD7AC3">
        <w:rPr>
          <w:rFonts w:ascii="Times New Roman" w:eastAsiaTheme="minorEastAsia" w:hAnsi="Times New Roman" w:cs="Times New Roman"/>
          <w:i/>
          <w:iCs/>
          <w:vertAlign w:val="subscript"/>
        </w:rPr>
        <w:t>i</w:t>
      </w:r>
      <w:proofErr w:type="spellEnd"/>
      <w:r w:rsidR="00BD7AC3">
        <w:rPr>
          <w:rFonts w:ascii="Times New Roman" w:eastAsiaTheme="minorEastAsia" w:hAnsi="Times New Roman" w:cs="Times New Roman"/>
        </w:rPr>
        <w:t xml:space="preserve"> is the curvature of the </w:t>
      </w:r>
      <w:proofErr w:type="spellStart"/>
      <w:r w:rsidR="00BD7AC3">
        <w:rPr>
          <w:rFonts w:ascii="Times New Roman" w:eastAsiaTheme="minorEastAsia" w:hAnsi="Times New Roman" w:cs="Times New Roman"/>
          <w:i/>
          <w:iCs/>
        </w:rPr>
        <w:t>i</w:t>
      </w:r>
      <w:r w:rsidR="00BD7AC3">
        <w:rPr>
          <w:rFonts w:ascii="Times New Roman" w:eastAsiaTheme="minorEastAsia" w:hAnsi="Times New Roman" w:cs="Times New Roman"/>
          <w:vertAlign w:val="superscript"/>
        </w:rPr>
        <w:t>th</w:t>
      </w:r>
      <w:proofErr w:type="spellEnd"/>
      <w:r w:rsidR="00BD7AC3">
        <w:rPr>
          <w:rFonts w:ascii="Times New Roman" w:eastAsiaTheme="minorEastAsia" w:hAnsi="Times New Roman" w:cs="Times New Roman"/>
        </w:rPr>
        <w:t xml:space="preserve"> bill measured as the inverse of the radius of the arc of the bill – see</w:t>
      </w:r>
      <w:r w:rsidR="002B1723">
        <w:rPr>
          <w:rFonts w:ascii="Times New Roman" w:eastAsiaTheme="minorEastAsia" w:hAnsi="Times New Roman" w:cs="Times New Roman"/>
        </w:rPr>
        <w:t xml:space="preserve"> </w:t>
      </w:r>
      <w:proofErr w:type="spellStart"/>
      <w:r w:rsidR="002B1723">
        <w:rPr>
          <w:rFonts w:ascii="Times New Roman" w:eastAsiaTheme="minorEastAsia" w:hAnsi="Times New Roman" w:cs="Times New Roman"/>
        </w:rPr>
        <w:t>Temeles</w:t>
      </w:r>
      <w:proofErr w:type="spellEnd"/>
      <w:r w:rsidR="002B1723">
        <w:rPr>
          <w:rFonts w:ascii="Times New Roman" w:eastAsiaTheme="minorEastAsia" w:hAnsi="Times New Roman" w:cs="Times New Roman"/>
        </w:rPr>
        <w:t xml:space="preserve"> et al.</w:t>
      </w:r>
      <w:r w:rsidR="00BD7AC3">
        <w:rPr>
          <w:rFonts w:ascii="Times New Roman" w:eastAsiaTheme="minorEastAsia" w:hAnsi="Times New Roman" w:cs="Times New Roman"/>
        </w:rPr>
        <w:t xml:space="preserve"> </w:t>
      </w:r>
      <w:r w:rsidR="00BD7AC3" w:rsidRPr="00A1214B">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k17ple0oa","properties":{"formattedCitation":"[3]","plainCitation":"[3]","noteIndex":0},"citationItems":[{"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D7AC3" w:rsidRPr="00A1214B">
        <w:rPr>
          <w:rFonts w:ascii="Times New Roman" w:eastAsiaTheme="minorEastAsia" w:hAnsi="Times New Roman" w:cs="Times New Roman"/>
        </w:rPr>
        <w:fldChar w:fldCharType="separate"/>
      </w:r>
      <w:r w:rsidR="00D60331">
        <w:rPr>
          <w:rFonts w:ascii="Times New Roman" w:hAnsi="Times New Roman" w:cs="Times New Roman"/>
        </w:rPr>
        <w:t>[3]</w:t>
      </w:r>
      <w:r w:rsidR="00BD7AC3" w:rsidRPr="00A1214B">
        <w:rPr>
          <w:rFonts w:ascii="Times New Roman" w:eastAsiaTheme="minorEastAsia" w:hAnsi="Times New Roman" w:cs="Times New Roman"/>
        </w:rPr>
        <w:fldChar w:fldCharType="end"/>
      </w:r>
      <w:r w:rsidR="0001499C">
        <w:rPr>
          <w:rFonts w:ascii="Times New Roman" w:hAnsi="Times New Roman" w:cs="Times New Roman"/>
        </w:rPr>
        <w:t>)</w:t>
      </w:r>
      <w:r w:rsidR="00D917C3">
        <w:rPr>
          <w:rFonts w:ascii="Times New Roman" w:hAnsi="Times New Roman" w:cs="Times New Roman"/>
        </w:rPr>
        <w:t>.</w:t>
      </w:r>
      <w:r w:rsidR="00B84397">
        <w:rPr>
          <w:rFonts w:ascii="Times New Roman" w:hAnsi="Times New Roman" w:cs="Times New Roman"/>
        </w:rPr>
        <w:t xml:space="preserve"> </w:t>
      </w:r>
      <w:r w:rsidR="00D917C3">
        <w:rPr>
          <w:rFonts w:ascii="Times New Roman" w:hAnsi="Times New Roman" w:cs="Times New Roman"/>
        </w:rPr>
        <w:lastRenderedPageBreak/>
        <w:t>R</w:t>
      </w:r>
      <w:r w:rsidR="00363719">
        <w:rPr>
          <w:rFonts w:ascii="Times New Roman" w:hAnsi="Times New Roman" w:cs="Times New Roman"/>
        </w:rPr>
        <w:t>ufous</w:t>
      </w:r>
      <w:r w:rsidR="007C0291">
        <w:rPr>
          <w:rFonts w:ascii="Times New Roman" w:hAnsi="Times New Roman" w:cs="Times New Roman"/>
        </w:rPr>
        <w:t>-</w:t>
      </w:r>
      <w:r w:rsidR="00207ACE">
        <w:rPr>
          <w:rFonts w:ascii="Times New Roman" w:hAnsi="Times New Roman" w:cs="Times New Roman"/>
        </w:rPr>
        <w:t>t</w:t>
      </w:r>
      <w:r w:rsidR="007C0291">
        <w:rPr>
          <w:rFonts w:ascii="Times New Roman" w:hAnsi="Times New Roman" w:cs="Times New Roman"/>
        </w:rPr>
        <w:t xml:space="preserve">ailed </w:t>
      </w:r>
      <w:r w:rsidR="00207ACE">
        <w:rPr>
          <w:rFonts w:ascii="Times New Roman" w:hAnsi="Times New Roman" w:cs="Times New Roman"/>
        </w:rPr>
        <w:t>H</w:t>
      </w:r>
      <w:r w:rsidR="007C0291">
        <w:rPr>
          <w:rFonts w:ascii="Times New Roman" w:hAnsi="Times New Roman" w:cs="Times New Roman"/>
        </w:rPr>
        <w:t>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207ACE">
        <w:rPr>
          <w:rFonts w:ascii="Times New Roman" w:hAnsi="Times New Roman" w:cs="Times New Roman"/>
        </w:rPr>
        <w:t>; RTAH</w:t>
      </w:r>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w:t>
      </w:r>
      <w:r w:rsidR="00255AB8">
        <w:rPr>
          <w:rFonts w:ascii="Times New Roman" w:eastAsiaTheme="minorEastAsia" w:hAnsi="Times New Roman" w:cs="Times New Roman"/>
        </w:rPr>
        <w:t>1</w:t>
      </w:r>
      <w:r w:rsidR="00165CD5">
        <w:rPr>
          <w:rFonts w:ascii="Times New Roman" w:eastAsiaTheme="minorEastAsia" w:hAnsi="Times New Roman" w:cs="Times New Roman"/>
        </w:rPr>
        <w:t>.</w:t>
      </w:r>
      <w:r w:rsidR="00255AB8">
        <w:rPr>
          <w:rFonts w:ascii="Times New Roman" w:eastAsiaTheme="minorEastAsia" w:hAnsi="Times New Roman" w:cs="Times New Roman"/>
        </w:rPr>
        <w:t>60</w:t>
      </w:r>
      <w:r w:rsidR="00165CD5">
        <w:rPr>
          <w:rFonts w:ascii="Times New Roman" w:eastAsiaTheme="minorEastAsia"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w:t>
      </w:r>
      <w:r w:rsidR="00255AB8">
        <w:rPr>
          <w:rFonts w:ascii="Times New Roman" w:eastAsiaTheme="minorEastAsia" w:hAnsi="Times New Roman" w:cs="Times New Roman"/>
        </w:rPr>
        <w:t>5</w:t>
      </w:r>
      <w:r w:rsidR="00165CD5">
        <w:rPr>
          <w:rFonts w:ascii="Times New Roman" w:eastAsiaTheme="minorEastAsia" w:hAnsi="Times New Roman" w:cs="Times New Roman"/>
        </w:rPr>
        <w:t>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8912F7">
        <w:rPr>
          <w:rFonts w:ascii="Times New Roman" w:eastAsiaTheme="minorEastAsia" w:hAnsi="Times New Roman" w:cs="Times New Roman"/>
        </w:rPr>
        <w:t xml:space="preserve"> = </w:t>
      </w:r>
      <w:r w:rsidR="00C637E0">
        <w:rPr>
          <w:rFonts w:ascii="Times New Roman" w:eastAsiaTheme="minorEastAsia" w:hAnsi="Times New Roman" w:cs="Times New Roman"/>
        </w:rPr>
        <w:t>14</w:t>
      </w:r>
      <w:r w:rsidR="008912F7">
        <w:rPr>
          <w:rFonts w:ascii="Times New Roman" w:eastAsiaTheme="minorEastAsia" w:hAnsi="Times New Roman" w:cs="Times New Roman"/>
        </w:rPr>
        <w:t xml:space="preserve"> birds</w:t>
      </w:r>
      <w:r w:rsidR="00524794">
        <w:rPr>
          <w:rFonts w:ascii="Times New Roman" w:eastAsiaTheme="minorEastAsia" w:hAnsi="Times New Roman" w:cs="Times New Roman"/>
        </w:rPr>
        <w:t xml:space="preserve"> of mixed sex</w:t>
      </w:r>
      <w:r w:rsidR="008912F7">
        <w:rPr>
          <w:rFonts w:ascii="Times New Roman" w:eastAsiaTheme="minorEastAsia" w:hAnsi="Times New Roman" w:cs="Times New Roman"/>
        </w:rPr>
        <w:t>),</w:t>
      </w:r>
      <w:r w:rsidR="00363719">
        <w:rPr>
          <w:rFonts w:ascii="Times New Roman" w:hAnsi="Times New Roman" w:cs="Times New Roman"/>
        </w:rPr>
        <w:t xml:space="preserve"> </w:t>
      </w:r>
      <w:r w:rsidR="008A0701">
        <w:rPr>
          <w:rFonts w:ascii="Times New Roman" w:hAnsi="Times New Roman" w:cs="Times New Roman"/>
        </w:rPr>
        <w:t>slightly decurved</w:t>
      </w:r>
      <w:r w:rsidR="00143946">
        <w:rPr>
          <w:rFonts w:ascii="Times New Roman" w:hAnsi="Times New Roman" w:cs="Times New Roman"/>
        </w:rPr>
        <w:t xml:space="preserve"> </w:t>
      </w:r>
      <w:r w:rsidR="00363719">
        <w:rPr>
          <w:rFonts w:ascii="Times New Roman" w:hAnsi="Times New Roman" w:cs="Times New Roman"/>
        </w:rPr>
        <w:t>bills</w:t>
      </w:r>
      <w:r w:rsidR="006841F4">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C637E0">
        <w:rPr>
          <w:rFonts w:ascii="Times New Roman" w:eastAsiaTheme="minorEastAsia" w:hAnsi="Times New Roman" w:cs="Times New Roman"/>
        </w:rPr>
        <w:t xml:space="preserve"> 0.016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637E0">
        <w:rPr>
          <w:rFonts w:ascii="Times New Roman" w:eastAsiaTheme="minorEastAsia" w:hAnsi="Times New Roman" w:cs="Times New Roman"/>
        </w:rPr>
        <w:t xml:space="preserve"> = 0.002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w:r w:rsidR="006841F4">
        <w:rPr>
          <w:rFonts w:ascii="Times New Roman" w:hAnsi="Times New Roman" w:cs="Times New Roman"/>
        </w:rPr>
        <w:t>Fig 1)</w:t>
      </w:r>
      <w:r w:rsidR="00017EF1">
        <w:rPr>
          <w:rFonts w:ascii="Times New Roman" w:hAnsi="Times New Roman" w:cs="Times New Roman"/>
        </w:rPr>
        <w:t>.</w:t>
      </w:r>
      <w:r w:rsidR="000F2D91">
        <w:rPr>
          <w:rFonts w:ascii="Times New Roman" w:hAnsi="Times New Roman" w:cs="Times New Roman"/>
        </w:rPr>
        <w:t xml:space="preserve"> </w:t>
      </w:r>
    </w:p>
    <w:p w14:paraId="6F9FA3BB" w14:textId="77777777" w:rsidR="005904C5" w:rsidRDefault="005904C5" w:rsidP="005904C5">
      <w:pPr>
        <w:spacing w:line="480" w:lineRule="auto"/>
        <w:rPr>
          <w:rFonts w:ascii="Times New Roman" w:eastAsiaTheme="minorEastAsia" w:hAnsi="Times New Roman" w:cs="Times New Roman"/>
        </w:rPr>
      </w:pPr>
    </w:p>
    <w:p w14:paraId="0990E779" w14:textId="4985FE7B" w:rsidR="00CA29CB" w:rsidRPr="00C13045" w:rsidRDefault="005904C5" w:rsidP="005904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Fig 1. </w:t>
      </w:r>
      <w:r>
        <w:rPr>
          <w:rFonts w:ascii="Times New Roman" w:eastAsiaTheme="minorEastAsia" w:hAnsi="Times New Roman" w:cs="Times New Roman"/>
        </w:rPr>
        <w:t xml:space="preserve">Morphological mismatch between </w:t>
      </w:r>
      <w:r w:rsidR="00CA7688">
        <w:rPr>
          <w:rFonts w:ascii="Times New Roman" w:eastAsiaTheme="minorEastAsia" w:hAnsi="Times New Roman" w:cs="Times New Roman"/>
        </w:rPr>
        <w:t xml:space="preserve">the hummingbird and </w:t>
      </w:r>
      <w:r w:rsidR="00CA7688" w:rsidRPr="00CA7688">
        <w:rPr>
          <w:rFonts w:ascii="Times New Roman" w:eastAsiaTheme="minorEastAsia" w:hAnsi="Times New Roman" w:cs="Times New Roman"/>
          <w:i/>
          <w:iCs/>
        </w:rPr>
        <w:t>Heliconia</w:t>
      </w:r>
      <w:r w:rsidR="00CA7688">
        <w:rPr>
          <w:rFonts w:ascii="Times New Roman" w:eastAsiaTheme="minorEastAsia" w:hAnsi="Times New Roman" w:cs="Times New Roman"/>
        </w:rPr>
        <w:t xml:space="preserve"> species used in experiments. The average mismatch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between a plant and hummingbird species was measured as the Euclidean distance between a flower and a bird’s bill in th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2</m:t>
            </m:r>
          </m:sup>
        </m:sSup>
      </m:oMath>
      <w:r w:rsidR="00CA7688">
        <w:rPr>
          <w:rFonts w:ascii="Times New Roman" w:eastAsiaTheme="minorEastAsia" w:hAnsi="Times New Roman" w:cs="Times New Roman"/>
        </w:rPr>
        <w:t xml:space="preserve"> trait space, where one axis was the total length of a bill or flower (mm) and the other was the radius of the arc along the outside edge of the flower or bill (mm). We then computed the mean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and standard deviation (</w:t>
      </w:r>
      <w:r w:rsidR="00CA7688">
        <w:rPr>
          <w:rFonts w:ascii="Times New Roman" w:eastAsiaTheme="minorEastAsia" w:hAnsi="Times New Roman" w:cs="Times New Roman"/>
          <w:i/>
          <w:iCs/>
        </w:rPr>
        <w:t>s</w:t>
      </w:r>
      <w:r w:rsidR="00CA7688">
        <w:rPr>
          <w:rFonts w:ascii="Times New Roman" w:eastAsiaTheme="minorEastAsia" w:hAnsi="Times New Roman" w:cs="Times New Roman"/>
        </w:rPr>
        <w:t>) of the distances between each bill-flower pair</w:t>
      </w:r>
      <w:r w:rsidR="00C13045">
        <w:rPr>
          <w:rFonts w:ascii="Times New Roman" w:eastAsiaTheme="minorEastAsia" w:hAnsi="Times New Roman" w:cs="Times New Roman"/>
        </w:rPr>
        <w:t xml:space="preserve">, where </w:t>
      </w:r>
      <w:r w:rsidR="00C13045">
        <w:rPr>
          <w:rFonts w:ascii="Times New Roman" w:eastAsiaTheme="minorEastAsia" w:hAnsi="Times New Roman" w:cs="Times New Roman"/>
          <w:i/>
          <w:iCs/>
        </w:rPr>
        <w:t>n</w:t>
      </w:r>
      <w:r w:rsidR="00C13045">
        <w:rPr>
          <w:rFonts w:ascii="Times New Roman" w:eastAsiaTheme="minorEastAsia" w:hAnsi="Times New Roman" w:cs="Times New Roman"/>
        </w:rPr>
        <w:t xml:space="preserve"> is the number of pairwise comparisons.</w:t>
      </w:r>
    </w:p>
    <w:p w14:paraId="76DCFF5E" w14:textId="77777777" w:rsidR="005904C5" w:rsidRDefault="005904C5" w:rsidP="005904C5">
      <w:pPr>
        <w:spacing w:line="480" w:lineRule="auto"/>
        <w:rPr>
          <w:rFonts w:ascii="Times New Roman" w:hAnsi="Times New Roman" w:cs="Times New Roman"/>
        </w:rPr>
      </w:pPr>
    </w:p>
    <w:p w14:paraId="7B1E7AF6" w14:textId="2A4EA71F" w:rsidR="00B377D7" w:rsidRDefault="001B336F" w:rsidP="0001499C">
      <w:pPr>
        <w:spacing w:line="480" w:lineRule="auto"/>
        <w:ind w:firstLine="720"/>
        <w:rPr>
          <w:rFonts w:ascii="Times New Roman" w:hAnsi="Times New Roman" w:cs="Times New Roman"/>
        </w:rPr>
      </w:pPr>
      <w:proofErr w:type="gramStart"/>
      <w:r>
        <w:rPr>
          <w:rFonts w:ascii="Times New Roman" w:hAnsi="Times New Roman" w:cs="Times New Roman"/>
        </w:rPr>
        <w:t>Assuming that</w:t>
      </w:r>
      <w:proofErr w:type="gramEnd"/>
      <w:r>
        <w:rPr>
          <w:rFonts w:ascii="Times New Roman" w:hAnsi="Times New Roman" w:cs="Times New Roman"/>
        </w:rPr>
        <w:t xml:space="preserve"> </w:t>
      </w:r>
      <w:r w:rsidR="000F2D91" w:rsidRPr="00977C55">
        <w:rPr>
          <w:rFonts w:ascii="Times New Roman" w:hAnsi="Times New Roman" w:cs="Times New Roman"/>
        </w:rPr>
        <w:t xml:space="preserve">morphologically matched floral visitors </w:t>
      </w:r>
      <w:r w:rsidR="005346D3" w:rsidRPr="00977C55">
        <w:rPr>
          <w:rFonts w:ascii="Times New Roman" w:hAnsi="Times New Roman" w:cs="Times New Roman"/>
        </w:rPr>
        <w:t>increase</w:t>
      </w:r>
      <w:r w:rsidR="000F2D91" w:rsidRPr="00977C55">
        <w:rPr>
          <w:rFonts w:ascii="Times New Roman" w:hAnsi="Times New Roman" w:cs="Times New Roman"/>
        </w:rPr>
        <w:t xml:space="preserve"> the numbers of successful pollen tubes</w:t>
      </w:r>
      <w:r w:rsidR="00B54861" w:rsidRPr="00977C55">
        <w:rPr>
          <w:rFonts w:ascii="Times New Roman" w:hAnsi="Times New Roman" w:cs="Times New Roman"/>
        </w:rPr>
        <w:t xml:space="preserve"> for </w:t>
      </w:r>
      <w:r w:rsidR="000D49E9" w:rsidRPr="00977C55">
        <w:rPr>
          <w:rFonts w:ascii="Times New Roman" w:hAnsi="Times New Roman" w:cs="Times New Roman"/>
        </w:rPr>
        <w:t>all</w:t>
      </w:r>
      <w:r w:rsidR="00B54861" w:rsidRPr="00977C55">
        <w:rPr>
          <w:rFonts w:ascii="Times New Roman" w:hAnsi="Times New Roman" w:cs="Times New Roman"/>
        </w:rPr>
        <w:t xml:space="preserve"> </w:t>
      </w:r>
      <w:r w:rsidR="000D49E9" w:rsidRPr="00977C55">
        <w:rPr>
          <w:rFonts w:ascii="Times New Roman" w:hAnsi="Times New Roman" w:cs="Times New Roman"/>
          <w:i/>
          <w:iCs/>
        </w:rPr>
        <w:t>Heliconia</w:t>
      </w:r>
      <w:r w:rsidR="000D49E9" w:rsidRPr="00977C55">
        <w:rPr>
          <w:rFonts w:ascii="Times New Roman" w:hAnsi="Times New Roman" w:cs="Times New Roman"/>
        </w:rPr>
        <w:t xml:space="preserve"> species</w:t>
      </w:r>
      <w:r w:rsidR="00017EF1" w:rsidRPr="00977C55">
        <w:rPr>
          <w:rFonts w:ascii="Times New Roman" w:hAnsi="Times New Roman" w:cs="Times New Roman"/>
        </w:rPr>
        <w:t>,</w:t>
      </w:r>
      <w:r w:rsidR="000F2D91" w:rsidRPr="00977C55">
        <w:rPr>
          <w:rFonts w:ascii="Times New Roman" w:hAnsi="Times New Roman" w:cs="Times New Roman"/>
        </w:rPr>
        <w:t xml:space="preserve"> we predict</w:t>
      </w:r>
      <w:r>
        <w:rPr>
          <w:rFonts w:ascii="Times New Roman" w:hAnsi="Times New Roman" w:cs="Times New Roman"/>
        </w:rPr>
        <w:t>ed</w:t>
      </w:r>
      <w:r w:rsidR="000F2D91" w:rsidRPr="00977C55">
        <w:rPr>
          <w:rFonts w:ascii="Times New Roman" w:hAnsi="Times New Roman" w:cs="Times New Roman"/>
        </w:rPr>
        <w:t xml:space="preserve"> </w:t>
      </w:r>
      <w:r w:rsidR="00B54861" w:rsidRPr="00977C55">
        <w:rPr>
          <w:rFonts w:ascii="Times New Roman" w:hAnsi="Times New Roman" w:cs="Times New Roman"/>
        </w:rPr>
        <w:t xml:space="preserve">the following: 1) For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wagneriana</w:t>
      </w:r>
      <w:proofErr w:type="spellEnd"/>
      <w:r w:rsidR="006620BC" w:rsidRPr="00977C55">
        <w:rPr>
          <w:rFonts w:ascii="Times New Roman" w:hAnsi="Times New Roman" w:cs="Times New Roman"/>
          <w:i/>
          <w:iCs/>
        </w:rPr>
        <w:t xml:space="preserve"> </w:t>
      </w:r>
      <w:r w:rsidR="006620BC" w:rsidRPr="00977C55">
        <w:rPr>
          <w:rFonts w:ascii="Times New Roman" w:hAnsi="Times New Roman" w:cs="Times New Roman"/>
        </w:rPr>
        <w:t xml:space="preserve">and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tortuosa</w:t>
      </w:r>
      <w:proofErr w:type="spellEnd"/>
      <w:r w:rsidR="00B54861" w:rsidRPr="00977C55">
        <w:rPr>
          <w:rFonts w:ascii="Times New Roman" w:hAnsi="Times New Roman" w:cs="Times New Roman"/>
        </w:rPr>
        <w:t>, we would predict greater numbers of pollen tubes</w:t>
      </w:r>
      <w:r w:rsidR="00FF2306" w:rsidRPr="00977C55">
        <w:rPr>
          <w:rFonts w:ascii="Times New Roman" w:hAnsi="Times New Roman" w:cs="Times New Roman"/>
        </w:rPr>
        <w:t xml:space="preserve"> in </w:t>
      </w:r>
      <w:r w:rsidR="00B54861" w:rsidRPr="00977C55">
        <w:rPr>
          <w:rFonts w:ascii="Times New Roman" w:hAnsi="Times New Roman" w:cs="Times New Roman"/>
        </w:rPr>
        <w:t>flowers</w:t>
      </w:r>
      <w:r w:rsidR="000F2D91" w:rsidRPr="00977C55">
        <w:rPr>
          <w:rFonts w:ascii="Times New Roman" w:hAnsi="Times New Roman" w:cs="Times New Roman"/>
        </w:rPr>
        <w:t xml:space="preserve"> visited by green hermit hummingbirds</w:t>
      </w:r>
      <w:r w:rsidR="00B54861" w:rsidRPr="00977C55">
        <w:rPr>
          <w:rFonts w:ascii="Times New Roman" w:hAnsi="Times New Roman" w:cs="Times New Roman"/>
        </w:rPr>
        <w:t xml:space="preserve"> compared to rufous-tailed hummingbirds</w:t>
      </w:r>
      <w:r w:rsidR="000D49E9" w:rsidRPr="00977C55">
        <w:rPr>
          <w:rFonts w:ascii="Times New Roman" w:hAnsi="Times New Roman" w:cs="Times New Roman"/>
        </w:rPr>
        <w:t xml:space="preserve"> due to long and curved flowers</w:t>
      </w:r>
      <w:r w:rsidR="00977C55" w:rsidRPr="00977C55">
        <w:rPr>
          <w:rFonts w:ascii="Times New Roman" w:hAnsi="Times New Roman" w:cs="Times New Roman"/>
        </w:rPr>
        <w:t xml:space="preserve"> (Fig 1)</w:t>
      </w:r>
      <w:r w:rsidR="006620BC" w:rsidRPr="00977C55">
        <w:rPr>
          <w:rFonts w:ascii="Times New Roman" w:hAnsi="Times New Roman" w:cs="Times New Roman"/>
        </w:rPr>
        <w:t>.</w:t>
      </w:r>
      <w:r w:rsidR="00BD1B2A">
        <w:rPr>
          <w:rFonts w:ascii="Times New Roman" w:hAnsi="Times New Roman" w:cs="Times New Roman"/>
        </w:rPr>
        <w:t xml:space="preserve"> </w:t>
      </w:r>
      <w:r w:rsidR="00B54861" w:rsidRPr="00977C55">
        <w:rPr>
          <w:rFonts w:ascii="Times New Roman" w:hAnsi="Times New Roman" w:cs="Times New Roman"/>
        </w:rPr>
        <w:t>2) Because</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both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hirsuta</w:t>
      </w:r>
      <w:proofErr w:type="spellEnd"/>
      <w:r w:rsidR="006620BC" w:rsidRPr="00977C55">
        <w:rPr>
          <w:rFonts w:ascii="Times New Roman" w:hAnsi="Times New Roman" w:cs="Times New Roman"/>
        </w:rPr>
        <w:t xml:space="preserve"> and</w:t>
      </w:r>
      <w:r w:rsidR="006620BC" w:rsidRPr="00977C55">
        <w:rPr>
          <w:rFonts w:ascii="Times New Roman" w:hAnsi="Times New Roman" w:cs="Times New Roman"/>
          <w:i/>
          <w:iCs/>
        </w:rPr>
        <w:t xml:space="preserve"> </w:t>
      </w:r>
      <w:r w:rsidR="000F2D91" w:rsidRPr="00977C55">
        <w:rPr>
          <w:rFonts w:ascii="Times New Roman" w:hAnsi="Times New Roman" w:cs="Times New Roman"/>
          <w:i/>
          <w:iCs/>
        </w:rPr>
        <w:t>H. rostrata</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have </w:t>
      </w:r>
      <w:r w:rsidR="000F2D91" w:rsidRPr="00977C55">
        <w:rPr>
          <w:rFonts w:ascii="Times New Roman" w:hAnsi="Times New Roman" w:cs="Times New Roman"/>
        </w:rPr>
        <w:t>short</w:t>
      </w:r>
      <w:r w:rsidR="00FF2306" w:rsidRPr="00977C55">
        <w:rPr>
          <w:rFonts w:ascii="Times New Roman" w:hAnsi="Times New Roman" w:cs="Times New Roman"/>
        </w:rPr>
        <w:t>er</w:t>
      </w:r>
      <w:r w:rsidR="00883128">
        <w:rPr>
          <w:rFonts w:ascii="Times New Roman" w:hAnsi="Times New Roman" w:cs="Times New Roman"/>
        </w:rPr>
        <w:t>,</w:t>
      </w:r>
      <w:r w:rsidR="000F2D91" w:rsidRPr="00977C55">
        <w:rPr>
          <w:rFonts w:ascii="Times New Roman" w:hAnsi="Times New Roman" w:cs="Times New Roman"/>
        </w:rPr>
        <w:t xml:space="preserve"> straig</w:t>
      </w:r>
      <w:r w:rsidR="00FF2306" w:rsidRPr="00977C55">
        <w:rPr>
          <w:rFonts w:ascii="Times New Roman" w:hAnsi="Times New Roman" w:cs="Times New Roman"/>
        </w:rPr>
        <w:t>h</w:t>
      </w:r>
      <w:r w:rsidR="000F2D91" w:rsidRPr="00977C55">
        <w:rPr>
          <w:rFonts w:ascii="Times New Roman" w:hAnsi="Times New Roman" w:cs="Times New Roman"/>
        </w:rPr>
        <w:t>t</w:t>
      </w:r>
      <w:r w:rsidR="00A52485" w:rsidRPr="00977C55">
        <w:rPr>
          <w:rFonts w:ascii="Times New Roman" w:hAnsi="Times New Roman" w:cs="Times New Roman"/>
        </w:rPr>
        <w:t>er</w:t>
      </w:r>
      <w:r w:rsidR="000F2D91" w:rsidRPr="00977C55">
        <w:rPr>
          <w:rFonts w:ascii="Times New Roman" w:hAnsi="Times New Roman" w:cs="Times New Roman"/>
        </w:rPr>
        <w:t xml:space="preserve"> </w:t>
      </w:r>
      <w:r w:rsidR="00673A03" w:rsidRPr="00977C55">
        <w:rPr>
          <w:rFonts w:ascii="Times New Roman" w:hAnsi="Times New Roman" w:cs="Times New Roman"/>
        </w:rPr>
        <w:t>flowers</w:t>
      </w:r>
      <w:r w:rsidR="00B54861" w:rsidRPr="00977C55">
        <w:rPr>
          <w:rFonts w:ascii="Times New Roman" w:hAnsi="Times New Roman" w:cs="Times New Roman"/>
        </w:rPr>
        <w:t xml:space="preserve"> and both </w:t>
      </w:r>
      <w:r w:rsidR="00F95DA9" w:rsidRPr="00977C55">
        <w:rPr>
          <w:rFonts w:ascii="Times New Roman" w:hAnsi="Times New Roman" w:cs="Times New Roman"/>
        </w:rPr>
        <w:t xml:space="preserve">hummingbird </w:t>
      </w:r>
      <w:r w:rsidR="00CE4990" w:rsidRPr="00977C55">
        <w:rPr>
          <w:rFonts w:ascii="Times New Roman" w:hAnsi="Times New Roman" w:cs="Times New Roman"/>
        </w:rPr>
        <w:t xml:space="preserve">bill shapes </w:t>
      </w:r>
      <w:r w:rsidR="00A07DEF" w:rsidRPr="00977C55">
        <w:rPr>
          <w:rFonts w:ascii="Times New Roman" w:hAnsi="Times New Roman" w:cs="Times New Roman"/>
        </w:rPr>
        <w:t xml:space="preserve">approximate </w:t>
      </w:r>
      <w:r w:rsidR="00CE4990" w:rsidRPr="00977C55">
        <w:rPr>
          <w:rFonts w:ascii="Times New Roman" w:hAnsi="Times New Roman" w:cs="Times New Roman"/>
        </w:rPr>
        <w:t xml:space="preserve">the shape of </w:t>
      </w:r>
      <w:r w:rsidR="006620BC" w:rsidRPr="00977C55">
        <w:rPr>
          <w:rFonts w:ascii="Times New Roman" w:hAnsi="Times New Roman" w:cs="Times New Roman"/>
        </w:rPr>
        <w:t xml:space="preserve">the </w:t>
      </w:r>
      <w:r w:rsidR="00CE4990" w:rsidRPr="00977C55">
        <w:rPr>
          <w:rFonts w:ascii="Times New Roman" w:hAnsi="Times New Roman" w:cs="Times New Roman"/>
        </w:rPr>
        <w:t>flowers</w:t>
      </w:r>
      <w:r w:rsidR="00A07DEF" w:rsidRPr="00977C55">
        <w:rPr>
          <w:rFonts w:ascii="Times New Roman" w:hAnsi="Times New Roman" w:cs="Times New Roman"/>
        </w:rPr>
        <w:t xml:space="preserve"> well (Fig 1)</w:t>
      </w:r>
      <w:r w:rsidR="00C11070" w:rsidRPr="00977C55">
        <w:rPr>
          <w:rFonts w:ascii="Times New Roman" w:hAnsi="Times New Roman" w:cs="Times New Roman"/>
        </w:rPr>
        <w:t>,</w:t>
      </w:r>
      <w:r w:rsidR="00B54861" w:rsidRPr="00977C55">
        <w:rPr>
          <w:rFonts w:ascii="Times New Roman" w:hAnsi="Times New Roman" w:cs="Times New Roman"/>
        </w:rPr>
        <w:t xml:space="preserve"> </w:t>
      </w:r>
      <w:r w:rsidR="00C11070" w:rsidRPr="00977C55">
        <w:rPr>
          <w:rFonts w:ascii="Times New Roman" w:hAnsi="Times New Roman" w:cs="Times New Roman"/>
        </w:rPr>
        <w:t>w</w:t>
      </w:r>
      <w:r w:rsidR="00B54861" w:rsidRPr="00977C55">
        <w:rPr>
          <w:rFonts w:ascii="Times New Roman" w:hAnsi="Times New Roman" w:cs="Times New Roman"/>
        </w:rPr>
        <w:t>e would not predict a large difference in the number of pollen tubes between flowers visited by green hermits and those visited by rufous-tailed hummingbirds</w:t>
      </w:r>
      <w:r w:rsidR="00A07DEF" w:rsidRPr="00977C55">
        <w:rPr>
          <w:rFonts w:ascii="Times New Roman" w:hAnsi="Times New Roman" w:cs="Times New Roman"/>
        </w:rPr>
        <w:t>.</w:t>
      </w:r>
      <w:r w:rsidR="00CE4990" w:rsidRPr="00977C55">
        <w:rPr>
          <w:rFonts w:ascii="Times New Roman" w:hAnsi="Times New Roman" w:cs="Times New Roman"/>
        </w:rPr>
        <w:t xml:space="preserve"> </w:t>
      </w:r>
      <w:r w:rsidR="00B54861" w:rsidRPr="00977C55">
        <w:rPr>
          <w:rFonts w:ascii="Times New Roman" w:hAnsi="Times New Roman" w:cs="Times New Roman"/>
        </w:rPr>
        <w:t xml:space="preserve">We therefore </w:t>
      </w:r>
      <w:r w:rsidR="00A71ADD" w:rsidRPr="00977C55">
        <w:rPr>
          <w:rFonts w:ascii="Times New Roman" w:hAnsi="Times New Roman" w:cs="Times New Roman"/>
        </w:rPr>
        <w:t>use</w:t>
      </w:r>
      <w:r w:rsidR="00CC56F7" w:rsidRPr="00977C55">
        <w:rPr>
          <w:rFonts w:ascii="Times New Roman" w:hAnsi="Times New Roman" w:cs="Times New Roman"/>
        </w:rPr>
        <w:t>d</w:t>
      </w:r>
      <w:r w:rsidR="00A71ADD" w:rsidRPr="00977C55">
        <w:rPr>
          <w:rFonts w:ascii="Times New Roman" w:hAnsi="Times New Roman" w:cs="Times New Roman"/>
        </w:rPr>
        <w:t xml:space="preserve"> hand pollinations as a control treatment in all experiments </w:t>
      </w:r>
      <w:r w:rsidR="00B54861" w:rsidRPr="00977C55">
        <w:rPr>
          <w:rFonts w:ascii="Times New Roman" w:hAnsi="Times New Roman" w:cs="Times New Roman"/>
        </w:rPr>
        <w:t>s</w:t>
      </w:r>
      <w:r w:rsidR="00A71ADD" w:rsidRPr="00977C55">
        <w:rPr>
          <w:rFonts w:ascii="Times New Roman" w:hAnsi="Times New Roman" w:cs="Times New Roman"/>
        </w:rPr>
        <w:t xml:space="preserve">ince hand pollinations do not replicate </w:t>
      </w:r>
      <w:r w:rsidR="00977C55" w:rsidRPr="00977C55">
        <w:rPr>
          <w:rFonts w:ascii="Times New Roman" w:hAnsi="Times New Roman" w:cs="Times New Roman"/>
        </w:rPr>
        <w:t xml:space="preserve">the physical characteristics of a </w:t>
      </w:r>
      <w:r w:rsidR="00A71ADD" w:rsidRPr="00977C55">
        <w:rPr>
          <w:rFonts w:ascii="Times New Roman" w:hAnsi="Times New Roman" w:cs="Times New Roman"/>
        </w:rPr>
        <w:t xml:space="preserve">visit </w:t>
      </w:r>
      <w:r w:rsidR="00977C55" w:rsidRPr="00977C55">
        <w:rPr>
          <w:rFonts w:ascii="Times New Roman" w:hAnsi="Times New Roman" w:cs="Times New Roman"/>
        </w:rPr>
        <w:t xml:space="preserve">by a morphologically matched pollinator </w:t>
      </w:r>
      <w:r w:rsidR="00A71ADD" w:rsidRPr="00977C55">
        <w:rPr>
          <w:rFonts w:ascii="Times New Roman" w:hAnsi="Times New Roman" w:cs="Times New Roman"/>
        </w:rPr>
        <w:t>aside from pollen deposition</w:t>
      </w:r>
      <w:r w:rsidR="007C0291" w:rsidRPr="00977C55">
        <w:rPr>
          <w:rFonts w:ascii="Times New Roman" w:hAnsi="Times New Roman" w:cs="Times New Roman"/>
        </w:rPr>
        <w:t xml:space="preserve">. </w:t>
      </w:r>
      <w:r w:rsidR="00B54861" w:rsidRPr="00977C55">
        <w:rPr>
          <w:rFonts w:ascii="Times New Roman" w:hAnsi="Times New Roman" w:cs="Times New Roman"/>
        </w:rPr>
        <w:t>Hence, we would predict the fewest pollen tubes in flowers pollinated by hand</w:t>
      </w:r>
      <w:r w:rsidR="00977C55" w:rsidRPr="00977C55">
        <w:rPr>
          <w:rFonts w:ascii="Times New Roman" w:hAnsi="Times New Roman" w:cs="Times New Roman"/>
        </w:rPr>
        <w:t xml:space="preserve"> for all plant </w:t>
      </w:r>
      <w:r w:rsidR="00977C55" w:rsidRPr="00977C55">
        <w:rPr>
          <w:rFonts w:ascii="Times New Roman" w:hAnsi="Times New Roman" w:cs="Times New Roman"/>
        </w:rPr>
        <w:lastRenderedPageBreak/>
        <w:t>species</w:t>
      </w:r>
      <w:r w:rsidR="00B54861" w:rsidRPr="00977C55">
        <w:rPr>
          <w:rFonts w:ascii="Times New Roman" w:hAnsi="Times New Roman" w:cs="Times New Roman"/>
        </w:rPr>
        <w:t xml:space="preserve">. </w:t>
      </w:r>
      <w:r w:rsidR="00A07DEF" w:rsidRPr="00977C55">
        <w:rPr>
          <w:rFonts w:ascii="Times New Roman" w:hAnsi="Times New Roman" w:cs="Times New Roman"/>
        </w:rPr>
        <w:t xml:space="preserve">Furthermore, this helped us control for potentially low genetic diversity in the pollen pool since </w:t>
      </w:r>
      <w:r w:rsidR="002B54B1" w:rsidRPr="00977C55">
        <w:rPr>
          <w:rFonts w:ascii="Times New Roman" w:hAnsi="Times New Roman" w:cs="Times New Roman"/>
        </w:rPr>
        <w:t xml:space="preserve">the control flowers (hand pollination only) and the treatment flowers (hand pollination followed by a visit from a pollen-free hummingbird) </w:t>
      </w:r>
      <w:r w:rsidR="009745CF" w:rsidRPr="00977C55">
        <w:rPr>
          <w:rFonts w:ascii="Times New Roman" w:hAnsi="Times New Roman" w:cs="Times New Roman"/>
        </w:rPr>
        <w:t xml:space="preserve">both </w:t>
      </w:r>
      <w:r w:rsidR="002B54B1" w:rsidRPr="00977C55">
        <w:rPr>
          <w:rFonts w:ascii="Times New Roman" w:hAnsi="Times New Roman" w:cs="Times New Roman"/>
        </w:rPr>
        <w:t>received pollen by hand from the same donor.</w:t>
      </w:r>
      <w:r w:rsidR="00A07DEF" w:rsidRPr="00977C55">
        <w:rPr>
          <w:rFonts w:ascii="Times New Roman" w:hAnsi="Times New Roman" w:cs="Times New Roman"/>
        </w:rPr>
        <w:t xml:space="preserve"> </w:t>
      </w:r>
    </w:p>
    <w:p w14:paraId="7396046E" w14:textId="77777777" w:rsidR="00673492" w:rsidRPr="0001499C" w:rsidRDefault="00673492" w:rsidP="0001499C">
      <w:pPr>
        <w:spacing w:line="480" w:lineRule="auto"/>
        <w:ind w:firstLine="720"/>
        <w:rPr>
          <w:rFonts w:ascii="Times New Roman" w:eastAsiaTheme="minorEastAsia" w:hAnsi="Times New Roman" w:cs="Times New Roman"/>
        </w:rPr>
      </w:pPr>
    </w:p>
    <w:p w14:paraId="7499530E" w14:textId="5498EE30" w:rsidR="008F1E61" w:rsidRPr="003B756B" w:rsidRDefault="008F1E61" w:rsidP="003B756B">
      <w:pPr>
        <w:spacing w:line="480" w:lineRule="auto"/>
        <w:rPr>
          <w:rFonts w:ascii="Times New Roman" w:hAnsi="Times New Roman" w:cs="Times New Roman"/>
          <w:b/>
          <w:bCs/>
          <w:sz w:val="32"/>
          <w:szCs w:val="32"/>
        </w:rPr>
      </w:pPr>
      <w:r w:rsidRPr="003B756B">
        <w:rPr>
          <w:rFonts w:ascii="Times New Roman" w:hAnsi="Times New Roman" w:cs="Times New Roman"/>
          <w:b/>
          <w:bCs/>
          <w:sz w:val="32"/>
          <w:szCs w:val="32"/>
        </w:rPr>
        <w:t xml:space="preserve">Aviary </w:t>
      </w:r>
      <w:r w:rsidR="003B756B">
        <w:rPr>
          <w:rFonts w:ascii="Times New Roman" w:hAnsi="Times New Roman" w:cs="Times New Roman"/>
          <w:b/>
          <w:bCs/>
          <w:sz w:val="32"/>
          <w:szCs w:val="32"/>
        </w:rPr>
        <w:t>e</w:t>
      </w:r>
      <w:r w:rsidRPr="003B756B">
        <w:rPr>
          <w:rFonts w:ascii="Times New Roman" w:hAnsi="Times New Roman" w:cs="Times New Roman"/>
          <w:b/>
          <w:bCs/>
          <w:sz w:val="32"/>
          <w:szCs w:val="32"/>
        </w:rPr>
        <w:t>xperiments</w:t>
      </w:r>
    </w:p>
    <w:p w14:paraId="3271C077" w14:textId="2B7A9E86" w:rsidR="00F80E32" w:rsidRDefault="00695577" w:rsidP="00F80E32">
      <w:pPr>
        <w:spacing w:line="480" w:lineRule="auto"/>
        <w:ind w:firstLine="720"/>
        <w:rPr>
          <w:rFonts w:ascii="Times New Roman" w:hAnsi="Times New Roman" w:cs="Times New Roman"/>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 xml:space="preserve">pollen germination and tube growth is dependent on </w:t>
      </w:r>
      <w:r w:rsidR="00134049">
        <w:rPr>
          <w:rFonts w:ascii="Times New Roman" w:hAnsi="Times New Roman" w:cs="Times New Roman"/>
        </w:rPr>
        <w:t>interactions with</w:t>
      </w:r>
      <w:r w:rsidR="00FC5EF2">
        <w:rPr>
          <w:rFonts w:ascii="Times New Roman" w:hAnsi="Times New Roman" w:cs="Times New Roman"/>
        </w:rPr>
        <w:t xml:space="preserve"> morpholog</w:t>
      </w:r>
      <w:r w:rsidR="00134049">
        <w:rPr>
          <w:rFonts w:ascii="Times New Roman" w:hAnsi="Times New Roman" w:cs="Times New Roman"/>
        </w:rPr>
        <w:t>ically matched</w:t>
      </w:r>
      <w:r w:rsidR="00FC5EF2">
        <w:rPr>
          <w:rFonts w:ascii="Times New Roman" w:hAnsi="Times New Roman" w:cs="Times New Roman"/>
        </w:rPr>
        <w:t xml:space="preserve"> floral visitor</w:t>
      </w:r>
      <w:r w:rsidR="00134049">
        <w:rPr>
          <w:rFonts w:ascii="Times New Roman" w:hAnsi="Times New Roman" w:cs="Times New Roman"/>
        </w:rPr>
        <w:t>s</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BD5951">
        <w:rPr>
          <w:rFonts w:ascii="Times New Roman" w:hAnsi="Times New Roman" w:cs="Times New Roman"/>
        </w:rPr>
        <w:t xml:space="preserve">single-visit </w:t>
      </w:r>
      <w:r w:rsidR="00FF1A0C">
        <w:rPr>
          <w:rFonts w:ascii="Times New Roman" w:hAnsi="Times New Roman" w:cs="Times New Roman"/>
        </w:rPr>
        <w:t>experiments</w:t>
      </w:r>
      <w:r w:rsidR="006D1559">
        <w:rPr>
          <w:rFonts w:ascii="Times New Roman" w:hAnsi="Times New Roman" w:cs="Times New Roman"/>
        </w:rPr>
        <w:t xml:space="preserve"> (</w:t>
      </w:r>
      <w:r w:rsidR="001423AC" w:rsidRPr="00ED3BFD">
        <w:rPr>
          <w:rFonts w:ascii="Times New Roman" w:hAnsi="Times New Roman" w:cs="Times New Roman"/>
          <w:i/>
          <w:iCs/>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xml:space="preserve"> </w:t>
      </w:r>
      <w:r w:rsidR="001B336F">
        <w:rPr>
          <w:rFonts w:ascii="Times New Roman" w:hAnsi="Times New Roman" w:cs="Times New Roman"/>
        </w:rPr>
        <w:t xml:space="preserve">from 54 plants; see </w:t>
      </w:r>
      <w:r w:rsidR="00746EE4">
        <w:rPr>
          <w:rFonts w:ascii="Times New Roman" w:hAnsi="Times New Roman" w:cs="Times New Roman"/>
        </w:rPr>
        <w:t>Table 1</w:t>
      </w:r>
      <w:r w:rsidR="001B336F">
        <w:rPr>
          <w:rFonts w:ascii="Times New Roman" w:hAnsi="Times New Roman" w:cs="Times New Roman"/>
        </w:rPr>
        <w:t xml:space="preserve"> for the number of replicates per treatment</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134049">
        <w:rPr>
          <w:rFonts w:ascii="Times New Roman" w:hAnsi="Times New Roman" w:cs="Times New Roman"/>
        </w:rPr>
        <w:t>.</w:t>
      </w:r>
      <w:r w:rsidR="00760478" w:rsidRPr="00994361">
        <w:rPr>
          <w:rFonts w:ascii="Times New Roman" w:hAnsi="Times New Roman" w:cs="Times New Roman"/>
        </w:rPr>
        <w:t xml:space="preserve"> </w:t>
      </w:r>
      <w:r w:rsidR="00847D44">
        <w:rPr>
          <w:rFonts w:ascii="Times New Roman" w:hAnsi="Times New Roman" w:cs="Times New Roman"/>
        </w:rPr>
        <w:t>The aviaries measured 2 meters tall and one meter on a side and could be quickly assembled around live plants (S1</w:t>
      </w:r>
      <w:r w:rsidR="00AD394E">
        <w:rPr>
          <w:rFonts w:ascii="Times New Roman" w:hAnsi="Times New Roman" w:cs="Times New Roman"/>
        </w:rPr>
        <w:t xml:space="preserve"> File</w:t>
      </w:r>
      <w:r w:rsidR="00847D44">
        <w:rPr>
          <w:rFonts w:ascii="Times New Roman" w:hAnsi="Times New Roman" w:cs="Times New Roman"/>
        </w:rPr>
        <w:t xml:space="preserve">). </w:t>
      </w:r>
      <w:r w:rsidR="00B9499F">
        <w:rPr>
          <w:rFonts w:ascii="Times New Roman" w:hAnsi="Times New Roman" w:cs="Times New Roman"/>
        </w:rPr>
        <w:t>In these experiments,</w:t>
      </w:r>
      <w:r w:rsidR="00B9499F" w:rsidRPr="00B9499F">
        <w:rPr>
          <w:rFonts w:ascii="Times New Roman" w:hAnsi="Times New Roman" w:cs="Times New Roman"/>
          <w:color w:val="000000" w:themeColor="text1"/>
        </w:rPr>
        <w:t xml:space="preserve"> </w:t>
      </w:r>
      <w:r w:rsidR="00B9499F" w:rsidRPr="00AC289B">
        <w:rPr>
          <w:rFonts w:ascii="Times New Roman" w:hAnsi="Times New Roman" w:cs="Times New Roman"/>
          <w:color w:val="000000" w:themeColor="text1"/>
        </w:rPr>
        <w:t xml:space="preserve">we </w:t>
      </w:r>
      <w:r w:rsidR="00B9499F">
        <w:rPr>
          <w:rFonts w:ascii="Times New Roman" w:hAnsi="Times New Roman" w:cs="Times New Roman"/>
          <w:color w:val="000000" w:themeColor="text1"/>
        </w:rPr>
        <w:t xml:space="preserve">used only virgin flowers that had been covered with </w:t>
      </w:r>
      <w:r w:rsidR="00B9499F" w:rsidRPr="00BD5951">
        <w:rPr>
          <w:rFonts w:ascii="Times New Roman" w:hAnsi="Times New Roman" w:cs="Times New Roman"/>
        </w:rPr>
        <w:t xml:space="preserve">mesh bags prior to anthesis </w:t>
      </w:r>
      <w:proofErr w:type="gramStart"/>
      <w:r w:rsidR="00B9499F" w:rsidRPr="00BD5951">
        <w:rPr>
          <w:rFonts w:ascii="Times New Roman" w:hAnsi="Times New Roman" w:cs="Times New Roman"/>
        </w:rPr>
        <w:t>in order to</w:t>
      </w:r>
      <w:proofErr w:type="gramEnd"/>
      <w:r w:rsidR="00B9499F" w:rsidRPr="00BD5951">
        <w:rPr>
          <w:rFonts w:ascii="Times New Roman" w:hAnsi="Times New Roman" w:cs="Times New Roman"/>
        </w:rPr>
        <w:t xml:space="preserve"> preclude pollination by free-ranging pollinators.</w:t>
      </w:r>
      <w:r w:rsidR="00B9499F">
        <w:rPr>
          <w:rFonts w:ascii="Times New Roman" w:hAnsi="Times New Roman" w:cs="Times New Roman"/>
        </w:rPr>
        <w:t xml:space="preserve"> </w:t>
      </w:r>
      <w:r w:rsidR="00F80E32" w:rsidRPr="00AB7C54">
        <w:rPr>
          <w:rFonts w:ascii="Times New Roman" w:hAnsi="Times New Roman" w:cs="Times New Roman"/>
          <w:color w:val="1F3864" w:themeColor="accent1" w:themeShade="80"/>
        </w:rPr>
        <w:t>Flowers were not emasculated, however, due to low numbers of pollen tubes in emasculated flowers in</w:t>
      </w:r>
      <w:r w:rsidR="00F4688D">
        <w:rPr>
          <w:rFonts w:ascii="Times New Roman" w:hAnsi="Times New Roman" w:cs="Times New Roman"/>
          <w:color w:val="1F3864" w:themeColor="accent1" w:themeShade="80"/>
        </w:rPr>
        <w:t xml:space="preserve"> </w:t>
      </w:r>
      <w:r w:rsidR="004F49AB">
        <w:rPr>
          <w:rFonts w:ascii="Times New Roman" w:hAnsi="Times New Roman" w:cs="Times New Roman"/>
          <w:color w:val="1F3864" w:themeColor="accent1" w:themeShade="80"/>
        </w:rPr>
        <w:t xml:space="preserve">earlier </w:t>
      </w:r>
      <w:r w:rsidR="00F4688D">
        <w:rPr>
          <w:rFonts w:ascii="Times New Roman" w:hAnsi="Times New Roman" w:cs="Times New Roman"/>
          <w:color w:val="1F3864" w:themeColor="accent1" w:themeShade="80"/>
        </w:rPr>
        <w:t xml:space="preserve">experiments </w:t>
      </w:r>
      <w:r w:rsidR="00C425E4">
        <w:rPr>
          <w:rFonts w:ascii="Times New Roman" w:hAnsi="Times New Roman" w:cs="Times New Roman"/>
          <w:color w:val="1F3864" w:themeColor="accent1" w:themeShade="80"/>
        </w:rPr>
        <w:t>with plants in</w:t>
      </w:r>
      <w:r w:rsidR="003A137F">
        <w:rPr>
          <w:rFonts w:ascii="Times New Roman" w:hAnsi="Times New Roman" w:cs="Times New Roman"/>
          <w:color w:val="1F3864" w:themeColor="accent1" w:themeShade="80"/>
        </w:rPr>
        <w:t xml:space="preserve"> aviary experiments and in</w:t>
      </w:r>
      <w:r w:rsidR="00C425E4">
        <w:rPr>
          <w:rFonts w:ascii="Times New Roman" w:hAnsi="Times New Roman" w:cs="Times New Roman"/>
          <w:color w:val="1F3864" w:themeColor="accent1" w:themeShade="80"/>
        </w:rPr>
        <w:t xml:space="preserve"> natural settings </w:t>
      </w:r>
      <w:r w:rsidR="00F80E32" w:rsidRPr="00AB7C54">
        <w:rPr>
          <w:rFonts w:ascii="Times New Roman" w:hAnsi="Times New Roman" w:cs="Times New Roman"/>
          <w:color w:val="1F3864" w:themeColor="accent1" w:themeShade="80"/>
        </w:rPr>
        <w:t>(</w:t>
      </w:r>
      <w:r w:rsidR="003A137F">
        <w:rPr>
          <w:rFonts w:ascii="Times New Roman" w:hAnsi="Times New Roman" w:cs="Times New Roman"/>
          <w:color w:val="1F3864" w:themeColor="accent1" w:themeShade="80"/>
        </w:rPr>
        <w:t xml:space="preserve">M. G. Betts and </w:t>
      </w:r>
      <w:r w:rsidR="00F80E32" w:rsidRPr="00AB7C54">
        <w:rPr>
          <w:rFonts w:ascii="Times New Roman" w:hAnsi="Times New Roman" w:cs="Times New Roman"/>
          <w:color w:val="1F3864" w:themeColor="accent1" w:themeShade="80"/>
        </w:rPr>
        <w:t xml:space="preserve">A. S. Hadley, </w:t>
      </w:r>
      <w:r w:rsidR="00F80E32" w:rsidRPr="00AB7C54">
        <w:rPr>
          <w:rFonts w:ascii="Times New Roman" w:hAnsi="Times New Roman" w:cs="Times New Roman"/>
          <w:i/>
          <w:iCs/>
          <w:color w:val="1F3864" w:themeColor="accent1" w:themeShade="80"/>
        </w:rPr>
        <w:t>unpublished data</w:t>
      </w:r>
      <w:r w:rsidR="00F80E32" w:rsidRPr="00AB7C54">
        <w:rPr>
          <w:rFonts w:ascii="Times New Roman" w:hAnsi="Times New Roman" w:cs="Times New Roman"/>
          <w:color w:val="1F3864" w:themeColor="accent1" w:themeShade="80"/>
        </w:rPr>
        <w:t xml:space="preserve">). </w:t>
      </w:r>
    </w:p>
    <w:p w14:paraId="309A082C" w14:textId="6087E661" w:rsidR="003B756B" w:rsidRDefault="003B756B" w:rsidP="00F80E32">
      <w:pPr>
        <w:spacing w:line="480" w:lineRule="auto"/>
        <w:ind w:firstLine="720"/>
        <w:rPr>
          <w:rFonts w:ascii="Times New Roman" w:hAnsi="Times New Roman" w:cs="Times New Roman"/>
        </w:rPr>
      </w:pPr>
    </w:p>
    <w:p w14:paraId="07AA8644" w14:textId="77777777" w:rsidR="00D74E35" w:rsidRPr="00536E1C" w:rsidRDefault="00D74E35" w:rsidP="00D74E35">
      <w:pPr>
        <w:spacing w:line="480" w:lineRule="auto"/>
        <w:rPr>
          <w:rFonts w:ascii="Times New Roman" w:eastAsiaTheme="minorEastAsia" w:hAnsi="Times New Roman" w:cs="Times New Roman"/>
        </w:rPr>
      </w:pPr>
      <w:r>
        <w:rPr>
          <w:rFonts w:ascii="Times New Roman" w:eastAsiaTheme="minorEastAsia" w:hAnsi="Times New Roman" w:cs="Times New Roman"/>
          <w:b/>
          <w:bCs/>
        </w:rPr>
        <w:t>Table 1:</w:t>
      </w:r>
      <w:r>
        <w:rPr>
          <w:rFonts w:ascii="Times New Roman" w:eastAsiaTheme="minorEastAsia" w:hAnsi="Times New Roman" w:cs="Times New Roman"/>
        </w:rPr>
        <w:t xml:space="preserve"> Sample sizes for individual plants (grouping factor) and flowers (experimental units) for each species </w:t>
      </w:r>
      <m:oMath>
        <m:r>
          <m:rPr>
            <m:sty m:val="p"/>
          </m:rPr>
          <w:rPr>
            <w:rFonts w:ascii="Cambria Math" w:eastAsiaTheme="minorEastAsia" w:hAnsi="Cambria Math" w:cs="Times New Roman"/>
          </w:rPr>
          <m:t>×</m:t>
        </m:r>
      </m:oMath>
      <w:r>
        <w:rPr>
          <w:rFonts w:ascii="Times New Roman" w:eastAsiaTheme="minorEastAsia" w:hAnsi="Times New Roman" w:cs="Times New Roman"/>
        </w:rPr>
        <w:t xml:space="preserve"> treatment combination.</w:t>
      </w:r>
    </w:p>
    <w:p w14:paraId="33ED9254" w14:textId="77777777" w:rsidR="00D74E35" w:rsidRDefault="00D74E35" w:rsidP="00D74E35">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D74E35" w14:paraId="64FD9826" w14:textId="77777777" w:rsidTr="00F4688D">
        <w:tc>
          <w:tcPr>
            <w:tcW w:w="1615" w:type="dxa"/>
            <w:tcBorders>
              <w:bottom w:val="single" w:sz="12" w:space="0" w:color="auto"/>
            </w:tcBorders>
          </w:tcPr>
          <w:p w14:paraId="3C138020" w14:textId="77777777" w:rsidR="00D74E35" w:rsidRPr="00515246" w:rsidRDefault="00D74E35" w:rsidP="00F4688D">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53271CC6"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1E87A6E8" w14:textId="77777777" w:rsidR="00D74E35" w:rsidRPr="00626E55" w:rsidRDefault="00D74E35" w:rsidP="00F4688D">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551AD6FD"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01B69768"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54DB2F0C" w14:textId="77777777" w:rsidR="00D74E35" w:rsidRPr="00626E55" w:rsidRDefault="00D74E35" w:rsidP="00F4688D">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77A8B706" w14:textId="45873124"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r w:rsidR="00B05DC8">
              <w:rPr>
                <w:rFonts w:ascii="Times New Roman" w:eastAsiaTheme="minorEastAsia" w:hAnsi="Times New Roman" w:cs="Times New Roman"/>
                <w:b/>
                <w:bCs/>
                <w:sz w:val="22"/>
                <w:szCs w:val="22"/>
              </w:rPr>
              <w:t xml:space="preserve"> (BM)</w:t>
            </w:r>
          </w:p>
        </w:tc>
        <w:tc>
          <w:tcPr>
            <w:tcW w:w="1245" w:type="dxa"/>
            <w:tcBorders>
              <w:bottom w:val="single" w:sz="12" w:space="0" w:color="auto"/>
            </w:tcBorders>
            <w:vAlign w:val="bottom"/>
          </w:tcPr>
          <w:p w14:paraId="1E8265F4" w14:textId="38344983"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r w:rsidR="00B05DC8">
              <w:rPr>
                <w:rFonts w:ascii="Times New Roman" w:eastAsiaTheme="minorEastAsia" w:hAnsi="Times New Roman" w:cs="Times New Roman"/>
                <w:b/>
                <w:bCs/>
                <w:sz w:val="22"/>
                <w:szCs w:val="22"/>
              </w:rPr>
              <w:t xml:space="preserve"> (HPNE)</w:t>
            </w:r>
          </w:p>
        </w:tc>
        <w:tc>
          <w:tcPr>
            <w:tcW w:w="1245" w:type="dxa"/>
            <w:tcBorders>
              <w:bottom w:val="single" w:sz="12" w:space="0" w:color="auto"/>
            </w:tcBorders>
            <w:vAlign w:val="bottom"/>
          </w:tcPr>
          <w:p w14:paraId="0B8E1663" w14:textId="35A4D1D0"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r w:rsidR="00B05DC8">
              <w:rPr>
                <w:rFonts w:ascii="Times New Roman" w:eastAsiaTheme="minorEastAsia" w:hAnsi="Times New Roman" w:cs="Times New Roman"/>
                <w:b/>
                <w:bCs/>
                <w:sz w:val="22"/>
                <w:szCs w:val="22"/>
              </w:rPr>
              <w:t xml:space="preserve"> (NEHP)</w:t>
            </w:r>
          </w:p>
        </w:tc>
      </w:tr>
      <w:tr w:rsidR="00D74E35" w14:paraId="5266ACDE" w14:textId="77777777" w:rsidTr="00F4688D">
        <w:trPr>
          <w:trHeight w:val="360"/>
        </w:trPr>
        <w:tc>
          <w:tcPr>
            <w:tcW w:w="1615" w:type="dxa"/>
            <w:tcBorders>
              <w:top w:val="single" w:sz="12" w:space="0" w:color="auto"/>
            </w:tcBorders>
            <w:vAlign w:val="center"/>
          </w:tcPr>
          <w:p w14:paraId="6FC2CEE1"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1F878F37"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2E8E0607"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1989F43E"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tcPr>
          <w:p w14:paraId="5C6B9CC1"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276974B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13AFCA88"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9F97768"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46650293" w14:textId="77777777" w:rsidTr="00F4688D">
        <w:trPr>
          <w:trHeight w:val="360"/>
        </w:trPr>
        <w:tc>
          <w:tcPr>
            <w:tcW w:w="1615" w:type="dxa"/>
            <w:vAlign w:val="center"/>
          </w:tcPr>
          <w:p w14:paraId="4802A38E"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28494F6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1F792ECA"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0704D095"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5EC2856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6784666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5D59812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4DBC285B"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118A88E5" w14:textId="77777777" w:rsidTr="00F4688D">
        <w:trPr>
          <w:trHeight w:val="360"/>
        </w:trPr>
        <w:tc>
          <w:tcPr>
            <w:tcW w:w="1615" w:type="dxa"/>
            <w:tcBorders>
              <w:bottom w:val="single" w:sz="4" w:space="0" w:color="auto"/>
            </w:tcBorders>
            <w:vAlign w:val="center"/>
          </w:tcPr>
          <w:p w14:paraId="2C20A13D"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AD660D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0D4E4DC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100BC41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2E6F2BB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79EC87CE"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222EDD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110BECD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04F783BD" w14:textId="77777777" w:rsidTr="00F4688D">
        <w:trPr>
          <w:trHeight w:val="360"/>
        </w:trPr>
        <w:tc>
          <w:tcPr>
            <w:tcW w:w="1615" w:type="dxa"/>
            <w:tcBorders>
              <w:top w:val="single" w:sz="4" w:space="0" w:color="auto"/>
            </w:tcBorders>
            <w:vAlign w:val="center"/>
          </w:tcPr>
          <w:p w14:paraId="0AB282ED"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lastRenderedPageBreak/>
              <w:t>H. rostrata</w:t>
            </w:r>
          </w:p>
        </w:tc>
        <w:tc>
          <w:tcPr>
            <w:tcW w:w="1260" w:type="dxa"/>
            <w:tcBorders>
              <w:top w:val="single" w:sz="4" w:space="0" w:color="auto"/>
            </w:tcBorders>
            <w:vAlign w:val="center"/>
          </w:tcPr>
          <w:p w14:paraId="7D556761"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06BF7A9"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5908FF4F"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9376FA3"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EC2964E"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A0D233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50D2956"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6497CE4C" w14:textId="77777777" w:rsidTr="00F4688D">
        <w:trPr>
          <w:trHeight w:val="360"/>
        </w:trPr>
        <w:tc>
          <w:tcPr>
            <w:tcW w:w="1615" w:type="dxa"/>
            <w:vAlign w:val="center"/>
          </w:tcPr>
          <w:p w14:paraId="2685A5AE"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7031CAA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4137EBE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19615C7A"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725753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30E57A3"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5844B27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5E7FB6E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3741674B" w14:textId="77777777" w:rsidTr="00F4688D">
        <w:trPr>
          <w:trHeight w:val="360"/>
        </w:trPr>
        <w:tc>
          <w:tcPr>
            <w:tcW w:w="1615" w:type="dxa"/>
            <w:tcBorders>
              <w:bottom w:val="single" w:sz="4" w:space="0" w:color="auto"/>
            </w:tcBorders>
            <w:vAlign w:val="center"/>
          </w:tcPr>
          <w:p w14:paraId="2ED21D6A"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DBF434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3D83BCA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01E81FD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411958A9"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046B2D0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1EAB4A0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2C4391E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D74E35" w14:paraId="1103BD92" w14:textId="77777777" w:rsidTr="00F4688D">
        <w:trPr>
          <w:trHeight w:val="360"/>
        </w:trPr>
        <w:tc>
          <w:tcPr>
            <w:tcW w:w="1615" w:type="dxa"/>
            <w:tcBorders>
              <w:top w:val="single" w:sz="4" w:space="0" w:color="auto"/>
            </w:tcBorders>
            <w:vAlign w:val="center"/>
          </w:tcPr>
          <w:p w14:paraId="6324854E" w14:textId="77777777" w:rsidR="00D74E35" w:rsidRPr="000437D0" w:rsidRDefault="00D74E35" w:rsidP="00F4688D">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B1AF21B"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23C6B773"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19786EC0"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C3D8987"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FD1C85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DFFE309"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CB5AEE7"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65CEB04F" w14:textId="77777777" w:rsidTr="00F4688D">
        <w:trPr>
          <w:trHeight w:val="360"/>
        </w:trPr>
        <w:tc>
          <w:tcPr>
            <w:tcW w:w="1615" w:type="dxa"/>
            <w:vAlign w:val="center"/>
          </w:tcPr>
          <w:p w14:paraId="578C4202"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ACD3ADE"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6E581EF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45A85B5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66C51D9A"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330D869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8F1536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D197C9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418A314A" w14:textId="77777777" w:rsidTr="00F4688D">
        <w:trPr>
          <w:trHeight w:val="360"/>
        </w:trPr>
        <w:tc>
          <w:tcPr>
            <w:tcW w:w="1615" w:type="dxa"/>
            <w:tcBorders>
              <w:bottom w:val="single" w:sz="4" w:space="0" w:color="auto"/>
            </w:tcBorders>
            <w:vAlign w:val="center"/>
          </w:tcPr>
          <w:p w14:paraId="454EAAA7"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F5AE5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6D2E527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251E79A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1D2E7841"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1AC8150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08DA947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447E6F8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7511FC15" w14:textId="77777777" w:rsidTr="00F4688D">
        <w:trPr>
          <w:trHeight w:val="360"/>
        </w:trPr>
        <w:tc>
          <w:tcPr>
            <w:tcW w:w="1615" w:type="dxa"/>
            <w:tcBorders>
              <w:top w:val="single" w:sz="4" w:space="0" w:color="auto"/>
            </w:tcBorders>
            <w:vAlign w:val="center"/>
          </w:tcPr>
          <w:p w14:paraId="6D91BF25"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0B5ED16D"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4F94F420"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20664BF0"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F7C07A3"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43DBCB4"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F7CF99D"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80ED07"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4C0AE4C1" w14:textId="77777777" w:rsidTr="00F4688D">
        <w:trPr>
          <w:trHeight w:val="360"/>
        </w:trPr>
        <w:tc>
          <w:tcPr>
            <w:tcW w:w="1615" w:type="dxa"/>
            <w:vAlign w:val="center"/>
          </w:tcPr>
          <w:p w14:paraId="4E00A9F7" w14:textId="77777777" w:rsidR="00D74E35" w:rsidRPr="002F0AFE" w:rsidRDefault="00D74E35" w:rsidP="00F4688D">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A8537C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33B9BF5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7EE0B4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02327B42"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65AF40C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0F542BA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2B1B294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0EE98655" w14:textId="77777777" w:rsidTr="00F4688D">
        <w:trPr>
          <w:trHeight w:val="360"/>
        </w:trPr>
        <w:tc>
          <w:tcPr>
            <w:tcW w:w="1615" w:type="dxa"/>
            <w:tcBorders>
              <w:bottom w:val="single" w:sz="12" w:space="0" w:color="auto"/>
            </w:tcBorders>
            <w:vAlign w:val="center"/>
          </w:tcPr>
          <w:p w14:paraId="58F68BCA" w14:textId="77777777" w:rsidR="00D74E35" w:rsidRPr="002F0AFE" w:rsidRDefault="00D74E35" w:rsidP="00F4688D">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055DAFC2"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762C641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2009A70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2D5A2A3D"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77132672"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34B6DDC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6666C03B"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2FD317C3" w14:textId="77777777" w:rsidR="00D74E35" w:rsidRDefault="00D74E35" w:rsidP="00D74E35">
      <w:pPr>
        <w:rPr>
          <w:rFonts w:ascii="Times New Roman" w:eastAsiaTheme="minorEastAsia" w:hAnsi="Times New Roman" w:cs="Times New Roman"/>
        </w:rPr>
      </w:pPr>
    </w:p>
    <w:p w14:paraId="5043661C" w14:textId="77777777" w:rsidR="00D74E35" w:rsidRDefault="00D74E35" w:rsidP="00D74E35">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589DFA98" w14:textId="44B12AF2" w:rsidR="003B756B" w:rsidRDefault="00D74E35" w:rsidP="00D74E35">
      <w:pPr>
        <w:spacing w:line="480" w:lineRule="auto"/>
        <w:rPr>
          <w:rFonts w:ascii="Times New Roman" w:hAnsi="Times New Roman" w:cs="Times New Roman"/>
        </w:rPr>
      </w:pPr>
      <w:r>
        <w:rPr>
          <w:rFonts w:ascii="Times New Roman" w:eastAsiaTheme="minorEastAsia" w:hAnsi="Times New Roman" w:cs="Times New Roman"/>
        </w:rPr>
        <w:t>**Hand pollination controls for nectar removal experiments</w:t>
      </w:r>
    </w:p>
    <w:p w14:paraId="27CE3010" w14:textId="77777777" w:rsidR="003B756B" w:rsidRDefault="003B756B" w:rsidP="00F80E32">
      <w:pPr>
        <w:spacing w:line="480" w:lineRule="auto"/>
        <w:ind w:firstLine="720"/>
        <w:rPr>
          <w:rFonts w:ascii="Times New Roman" w:hAnsi="Times New Roman" w:cs="Times New Roman"/>
        </w:rPr>
      </w:pPr>
    </w:p>
    <w:p w14:paraId="1A08D3C8" w14:textId="43E72732" w:rsidR="0099740D" w:rsidRDefault="00B9499F" w:rsidP="00F80E32">
      <w:pPr>
        <w:spacing w:line="480" w:lineRule="auto"/>
        <w:ind w:firstLine="720"/>
        <w:rPr>
          <w:rFonts w:ascii="Times New Roman" w:hAnsi="Times New Roman" w:cs="Times New Roman"/>
        </w:rPr>
      </w:pPr>
      <w:r>
        <w:rPr>
          <w:rFonts w:ascii="Times New Roman" w:hAnsi="Times New Roman" w:cs="Times New Roman"/>
        </w:rPr>
        <w:t>We selected inflorescences based on the availability of two virgin flowers and erected the aviary around the</w:t>
      </w:r>
      <w:r w:rsidR="00F80E32">
        <w:rPr>
          <w:rFonts w:ascii="Times New Roman" w:hAnsi="Times New Roman" w:cs="Times New Roman"/>
        </w:rPr>
        <w:t xml:space="preserve"> </w:t>
      </w:r>
      <w:r w:rsidR="009175B4">
        <w:rPr>
          <w:rFonts w:ascii="Times New Roman" w:hAnsi="Times New Roman" w:cs="Times New Roman"/>
        </w:rPr>
        <w:t>whole plant</w:t>
      </w:r>
      <w:r>
        <w:rPr>
          <w:rFonts w:ascii="Times New Roman" w:hAnsi="Times New Roman" w:cs="Times New Roman"/>
        </w:rPr>
        <w:t>. W</w:t>
      </w:r>
      <w:r w:rsidRPr="00760478">
        <w:rPr>
          <w:rFonts w:ascii="Times New Roman" w:hAnsi="Times New Roman" w:cs="Times New Roman"/>
        </w:rPr>
        <w:t>e</w:t>
      </w:r>
      <w:r>
        <w:rPr>
          <w:rFonts w:ascii="Times New Roman" w:hAnsi="Times New Roman" w:cs="Times New Roman"/>
        </w:rPr>
        <w:t xml:space="preserve"> then randomly assigned one of the flowers as a control flower that received hand-pollination</w:t>
      </w:r>
      <w:r w:rsidR="0040193A">
        <w:rPr>
          <w:rFonts w:ascii="Times New Roman" w:hAnsi="Times New Roman" w:cs="Times New Roman"/>
        </w:rPr>
        <w:t xml:space="preserve"> but no visit from a bird</w:t>
      </w:r>
      <w:r>
        <w:rPr>
          <w:rFonts w:ascii="Times New Roman" w:hAnsi="Times New Roman" w:cs="Times New Roman"/>
        </w:rPr>
        <w:t xml:space="preserve"> (HP treatment). The remaining flower was hand-pollinated with pollen from the same donor flower, then allowed </w:t>
      </w:r>
      <w:r w:rsidR="0040193A">
        <w:rPr>
          <w:rFonts w:ascii="Times New Roman" w:hAnsi="Times New Roman" w:cs="Times New Roman"/>
        </w:rPr>
        <w:t xml:space="preserve">a </w:t>
      </w:r>
      <w:r>
        <w:rPr>
          <w:rFonts w:ascii="Times New Roman" w:hAnsi="Times New Roman" w:cs="Times New Roman"/>
        </w:rPr>
        <w:t xml:space="preserve">visit by either a </w:t>
      </w:r>
      <w:r w:rsidRPr="00BD5951">
        <w:rPr>
          <w:rFonts w:ascii="Times New Roman" w:hAnsi="Times New Roman" w:cs="Times New Roman"/>
        </w:rPr>
        <w:t xml:space="preserve">pollen-free short-billed hummingbird (SB treatment; </w:t>
      </w:r>
      <m:oMath>
        <m:r>
          <w:rPr>
            <w:rFonts w:ascii="Cambria Math" w:hAnsi="Cambria Math" w:cs="Times New Roman"/>
          </w:rPr>
          <m:t>n</m:t>
        </m:r>
      </m:oMath>
      <w:r w:rsidR="00736F9D">
        <w:rPr>
          <w:rFonts w:ascii="Times New Roman" w:eastAsiaTheme="minorEastAsia" w:hAnsi="Times New Roman" w:cs="Times New Roman"/>
        </w:rPr>
        <w:t xml:space="preserve"> </w:t>
      </w:r>
      <w:r w:rsidRPr="00BD5951">
        <w:rPr>
          <w:rFonts w:ascii="Times New Roman" w:eastAsiaTheme="minorEastAsia" w:hAnsi="Times New Roman" w:cs="Times New Roman"/>
        </w:rPr>
        <w:t xml:space="preserve">= 14 </w:t>
      </w:r>
      <w:r w:rsidRPr="00BD5951">
        <w:rPr>
          <w:rFonts w:ascii="Times New Roman" w:eastAsiaTheme="minorEastAsia" w:hAnsi="Times New Roman" w:cs="Times New Roman"/>
          <w:i/>
          <w:iCs/>
        </w:rPr>
        <w:t xml:space="preserve">A. </w:t>
      </w:r>
      <w:proofErr w:type="spellStart"/>
      <w:r w:rsidRPr="00BD5951">
        <w:rPr>
          <w:rFonts w:ascii="Times New Roman" w:eastAsiaTheme="minorEastAsia" w:hAnsi="Times New Roman" w:cs="Times New Roman"/>
          <w:i/>
          <w:iCs/>
        </w:rPr>
        <w:t>tzacatl</w:t>
      </w:r>
      <w:proofErr w:type="spellEnd"/>
      <w:r w:rsidRPr="00BD5951">
        <w:rPr>
          <w:rFonts w:ascii="Times New Roman" w:eastAsiaTheme="minorEastAsia" w:hAnsi="Times New Roman" w:cs="Times New Roman"/>
        </w:rPr>
        <w:t xml:space="preserve"> individuals used in experiments</w:t>
      </w:r>
      <w:r>
        <w:rPr>
          <w:rFonts w:ascii="Times New Roman" w:hAnsi="Times New Roman" w:cs="Times New Roman"/>
        </w:rPr>
        <w:t>) or a</w:t>
      </w:r>
      <w:r w:rsidRPr="00BD5951">
        <w:rPr>
          <w:rFonts w:ascii="Times New Roman" w:hAnsi="Times New Roman" w:cs="Times New Roman"/>
        </w:rPr>
        <w:t xml:space="preserve"> </w:t>
      </w:r>
      <w:r>
        <w:rPr>
          <w:rFonts w:ascii="Times New Roman" w:hAnsi="Times New Roman" w:cs="Times New Roman"/>
        </w:rPr>
        <w:t xml:space="preserve">pollen free </w:t>
      </w:r>
      <w:r w:rsidRPr="00BD5951">
        <w:rPr>
          <w:rFonts w:ascii="Times New Roman" w:hAnsi="Times New Roman" w:cs="Times New Roman"/>
        </w:rPr>
        <w:t xml:space="preserve">long-billed hummingbird (LB treatment; </w:t>
      </w:r>
      <m:oMath>
        <m:r>
          <w:rPr>
            <w:rFonts w:ascii="Cambria Math" w:hAnsi="Cambria Math" w:cs="Times New Roman"/>
          </w:rPr>
          <m:t>n</m:t>
        </m:r>
      </m:oMath>
      <w:r w:rsidRPr="00BD5951">
        <w:rPr>
          <w:rFonts w:ascii="Times New Roman" w:eastAsiaTheme="minorEastAsia" w:hAnsi="Times New Roman" w:cs="Times New Roman"/>
        </w:rPr>
        <w:t xml:space="preserve"> = 12 </w:t>
      </w:r>
      <w:r w:rsidRPr="00BD5951">
        <w:rPr>
          <w:rFonts w:ascii="Times New Roman" w:eastAsiaTheme="minorEastAsia" w:hAnsi="Times New Roman" w:cs="Times New Roman"/>
          <w:i/>
          <w:iCs/>
        </w:rPr>
        <w:t xml:space="preserve">P. guy </w:t>
      </w:r>
      <w:r w:rsidRPr="00BD5951">
        <w:rPr>
          <w:rFonts w:ascii="Times New Roman" w:eastAsiaTheme="minorEastAsia" w:hAnsi="Times New Roman" w:cs="Times New Roman"/>
        </w:rPr>
        <w:t>individuals used in experiments</w:t>
      </w:r>
      <w:r w:rsidRPr="00BD5951">
        <w:rPr>
          <w:rFonts w:ascii="Times New Roman" w:hAnsi="Times New Roman" w:cs="Times New Roman"/>
        </w:rPr>
        <w:t xml:space="preserve">). </w:t>
      </w:r>
      <w:r>
        <w:rPr>
          <w:rFonts w:ascii="Times New Roman" w:hAnsi="Times New Roman" w:cs="Times New Roman"/>
        </w:rPr>
        <w:t>To ensure the birds were free of pollen before the visit to the focal flower, we cleaned them using a soft paint brush and damp cotton swab under 20x magnification prior to releasing them into the aviary.</w:t>
      </w:r>
      <w:r w:rsidR="0040193A">
        <w:rPr>
          <w:rFonts w:ascii="Times New Roman" w:hAnsi="Times New Roman" w:cs="Times New Roman"/>
        </w:rPr>
        <w:t xml:space="preserve"> </w:t>
      </w:r>
      <w:r w:rsidR="002B66A2">
        <w:rPr>
          <w:rFonts w:ascii="Times New Roman" w:hAnsi="Times New Roman" w:cs="Times New Roman"/>
        </w:rPr>
        <w:t>Thus, flowers were the experimental units and i</w:t>
      </w:r>
      <w:r w:rsidR="00F90BD3">
        <w:rPr>
          <w:rFonts w:ascii="Times New Roman" w:hAnsi="Times New Roman" w:cs="Times New Roman"/>
        </w:rPr>
        <w:t xml:space="preserve">ndividual plants </w:t>
      </w:r>
      <w:r w:rsidR="002B66A2">
        <w:rPr>
          <w:rFonts w:ascii="Times New Roman" w:hAnsi="Times New Roman" w:cs="Times New Roman"/>
        </w:rPr>
        <w:t xml:space="preserve">were treated as a blocking effect to account for potential dependence among measurements on flowers from the same plant. </w:t>
      </w:r>
      <w:r w:rsidR="00BF4309">
        <w:rPr>
          <w:rFonts w:ascii="Times New Roman" w:hAnsi="Times New Roman" w:cs="Times New Roman"/>
        </w:rPr>
        <w:t>Where possible, p</w:t>
      </w:r>
      <w:r w:rsidR="002B66A2">
        <w:rPr>
          <w:rFonts w:ascii="Times New Roman" w:hAnsi="Times New Roman" w:cs="Times New Roman"/>
        </w:rPr>
        <w:t xml:space="preserve">lants </w:t>
      </w:r>
      <w:r w:rsidR="00F90BD3">
        <w:rPr>
          <w:rFonts w:ascii="Times New Roman" w:hAnsi="Times New Roman" w:cs="Times New Roman"/>
        </w:rPr>
        <w:t>received all treatments</w:t>
      </w:r>
      <w:r w:rsidR="002B66A2">
        <w:rPr>
          <w:rFonts w:ascii="Times New Roman" w:hAnsi="Times New Roman" w:cs="Times New Roman"/>
        </w:rPr>
        <w:t xml:space="preserve"> (often on separate days)</w:t>
      </w:r>
      <w:r w:rsidR="00F90BD3">
        <w:rPr>
          <w:rFonts w:ascii="Times New Roman" w:hAnsi="Times New Roman" w:cs="Times New Roman"/>
        </w:rPr>
        <w:t>.</w:t>
      </w:r>
    </w:p>
    <w:p w14:paraId="1D2AEE9D" w14:textId="579ECFA6" w:rsidR="00F939EA" w:rsidRDefault="0040193A" w:rsidP="0040193A">
      <w:pPr>
        <w:spacing w:line="480" w:lineRule="auto"/>
        <w:ind w:firstLine="720"/>
        <w:rPr>
          <w:rFonts w:ascii="Times New Roman" w:hAnsi="Times New Roman" w:cs="Times New Roman"/>
          <w:color w:val="833C0B" w:themeColor="accent2" w:themeShade="80"/>
        </w:rPr>
      </w:pPr>
      <w:r>
        <w:rPr>
          <w:rFonts w:ascii="Times New Roman" w:hAnsi="Times New Roman" w:cs="Times New Roman"/>
        </w:rPr>
        <w:t>By hand-pollinat</w:t>
      </w:r>
      <w:r w:rsidR="009371A0">
        <w:rPr>
          <w:rFonts w:ascii="Times New Roman" w:hAnsi="Times New Roman" w:cs="Times New Roman"/>
        </w:rPr>
        <w:t>ing</w:t>
      </w:r>
      <w:r>
        <w:rPr>
          <w:rFonts w:ascii="Times New Roman" w:hAnsi="Times New Roman" w:cs="Times New Roman"/>
        </w:rPr>
        <w:t xml:space="preserve"> all flowers using pollen from an arbitrarily selected pollen donor, we were able to control for differences in the quality of pollen delivered by the different pollinator </w:t>
      </w:r>
      <w:r>
        <w:rPr>
          <w:rFonts w:ascii="Times New Roman" w:hAnsi="Times New Roman" w:cs="Times New Roman"/>
        </w:rPr>
        <w:lastRenderedPageBreak/>
        <w:t xml:space="preserve">species. </w:t>
      </w:r>
      <w:r w:rsidR="00F939EA">
        <w:rPr>
          <w:rFonts w:ascii="Times New Roman" w:hAnsi="Times New Roman" w:cs="Times New Roman"/>
        </w:rPr>
        <w:t xml:space="preserve">Indeed, we could not perfectly standardize the quantity of pollen grains at the stigmatic </w:t>
      </w:r>
      <w:r w:rsidR="00675B15">
        <w:rPr>
          <w:rFonts w:ascii="Times New Roman" w:hAnsi="Times New Roman" w:cs="Times New Roman"/>
        </w:rPr>
        <w:t>surface because the</w:t>
      </w:r>
      <w:r w:rsidR="00AC289B" w:rsidRPr="00675B15">
        <w:rPr>
          <w:rFonts w:ascii="Times New Roman" w:hAnsi="Times New Roman" w:cs="Times New Roman"/>
        </w:rPr>
        <w:t xml:space="preserve"> size of </w:t>
      </w:r>
      <w:r w:rsidR="00AC289B" w:rsidRPr="00675B15">
        <w:rPr>
          <w:rFonts w:ascii="Times New Roman" w:hAnsi="Times New Roman" w:cs="Times New Roman"/>
          <w:i/>
          <w:iCs/>
        </w:rPr>
        <w:t>Heliconia</w:t>
      </w:r>
      <w:r w:rsidR="00AC289B" w:rsidRPr="00675B15">
        <w:rPr>
          <w:rFonts w:ascii="Times New Roman" w:hAnsi="Times New Roman" w:cs="Times New Roman"/>
        </w:rPr>
        <w:t xml:space="preserve"> pollen grains makes it impractical to quantify the number of grains in the field</w:t>
      </w:r>
      <w:r w:rsidR="00675B15" w:rsidRPr="00675B15">
        <w:rPr>
          <w:rFonts w:ascii="Times New Roman" w:hAnsi="Times New Roman" w:cs="Times New Roman"/>
        </w:rPr>
        <w:t>;</w:t>
      </w:r>
      <w:r w:rsidR="00AC289B" w:rsidRPr="00675B15">
        <w:rPr>
          <w:rFonts w:ascii="Times New Roman" w:hAnsi="Times New Roman" w:cs="Times New Roman"/>
        </w:rPr>
        <w:t xml:space="preserve"> </w:t>
      </w:r>
      <w:r w:rsidR="00675B15" w:rsidRPr="00675B15">
        <w:rPr>
          <w:rFonts w:ascii="Times New Roman" w:hAnsi="Times New Roman" w:cs="Times New Roman"/>
        </w:rPr>
        <w:t>however,</w:t>
      </w:r>
      <w:r w:rsidR="00AC289B" w:rsidRPr="00675B15">
        <w:rPr>
          <w:rFonts w:ascii="Times New Roman" w:hAnsi="Times New Roman" w:cs="Times New Roman"/>
        </w:rPr>
        <w:t xml:space="preserve"> </w:t>
      </w:r>
      <w:r w:rsidR="00F939EA" w:rsidRPr="00675B15">
        <w:rPr>
          <w:rFonts w:ascii="Times New Roman" w:hAnsi="Times New Roman" w:cs="Times New Roman"/>
        </w:rPr>
        <w:t>we attempted to reduce variation in the quantity of pollen available to the flowers by</w:t>
      </w:r>
      <w:r w:rsidR="00675B15" w:rsidRPr="00675B15">
        <w:rPr>
          <w:rFonts w:ascii="Times New Roman" w:hAnsi="Times New Roman" w:cs="Times New Roman"/>
        </w:rPr>
        <w:t xml:space="preserve"> having the same experimenter</w:t>
      </w:r>
      <w:r w:rsidR="00F939EA" w:rsidRPr="00675B15">
        <w:rPr>
          <w:rFonts w:ascii="Times New Roman" w:hAnsi="Times New Roman" w:cs="Times New Roman"/>
        </w:rPr>
        <w:t xml:space="preserve"> apply pollen in an even layer across the stigmatic surface with a toothpick under 20x magnification</w:t>
      </w:r>
      <w:r w:rsidR="00675B15" w:rsidRPr="00675B15">
        <w:rPr>
          <w:rFonts w:ascii="Times New Roman" w:hAnsi="Times New Roman" w:cs="Times New Roman"/>
        </w:rPr>
        <w:t xml:space="preserve"> for every flower.</w:t>
      </w:r>
    </w:p>
    <w:p w14:paraId="361C12CD" w14:textId="17169595" w:rsidR="000D3058" w:rsidRDefault="00456318" w:rsidP="000D3058">
      <w:pPr>
        <w:spacing w:line="480" w:lineRule="auto"/>
        <w:ind w:firstLine="720"/>
        <w:rPr>
          <w:rFonts w:ascii="Times New Roman" w:hAnsi="Times New Roman" w:cs="Times New Roman"/>
        </w:rPr>
      </w:pPr>
      <w:r w:rsidRPr="0010703B">
        <w:rPr>
          <w:rFonts w:ascii="Times New Roman" w:hAnsi="Times New Roman" w:cs="Times New Roman"/>
        </w:rPr>
        <w:t>After the hummingbird visited the treatment flower</w:t>
      </w:r>
      <w:r w:rsidR="00BD5951" w:rsidRPr="0010703B">
        <w:rPr>
          <w:rFonts w:ascii="Times New Roman" w:hAnsi="Times New Roman" w:cs="Times New Roman"/>
        </w:rPr>
        <w:t xml:space="preserve"> (evidenced </w:t>
      </w:r>
      <w:r w:rsidR="00527D6E" w:rsidRPr="0010703B">
        <w:rPr>
          <w:rFonts w:ascii="Times New Roman" w:hAnsi="Times New Roman" w:cs="Times New Roman"/>
        </w:rPr>
        <w:t xml:space="preserve">by </w:t>
      </w:r>
      <w:r w:rsidR="00BD5951" w:rsidRPr="0010703B">
        <w:rPr>
          <w:rFonts w:ascii="Times New Roman" w:hAnsi="Times New Roman" w:cs="Times New Roman"/>
        </w:rPr>
        <w:t>bill insertion and a clear attempt to feed from the flower)</w:t>
      </w:r>
      <w:r w:rsidRPr="0010703B">
        <w:rPr>
          <w:rFonts w:ascii="Times New Roman" w:hAnsi="Times New Roman" w:cs="Times New Roman"/>
        </w:rPr>
        <w:t xml:space="preserve">, we </w:t>
      </w:r>
      <w:r w:rsidR="000D3058" w:rsidRPr="0010703B">
        <w:rPr>
          <w:rFonts w:ascii="Times New Roman" w:hAnsi="Times New Roman" w:cs="Times New Roman"/>
        </w:rPr>
        <w:t xml:space="preserve">terminated the experiment and </w:t>
      </w:r>
      <w:r w:rsidRPr="0010703B">
        <w:rPr>
          <w:rFonts w:ascii="Times New Roman" w:hAnsi="Times New Roman" w:cs="Times New Roman"/>
        </w:rPr>
        <w:t>checked the stigma again to ensure that pollen was still present and in an even layer on the stigmatic surface</w:t>
      </w:r>
      <w:r w:rsidR="00814CBA" w:rsidRPr="0010703B">
        <w:rPr>
          <w:rFonts w:ascii="Times New Roman" w:hAnsi="Times New Roman" w:cs="Times New Roman"/>
        </w:rPr>
        <w:t xml:space="preserve"> </w:t>
      </w:r>
      <w:r w:rsidR="000D3058" w:rsidRPr="0010703B">
        <w:rPr>
          <w:rFonts w:ascii="Times New Roman" w:hAnsi="Times New Roman" w:cs="Times New Roman"/>
        </w:rPr>
        <w:t xml:space="preserve">before again covering the flowers with mesh bags. All flowers were collected the following day, the styles removed and preserved in formalin acetyl-acid, and scored for pollen tubes using epi-florescence microscopy </w:t>
      </w:r>
      <w:r w:rsidR="000D3058" w:rsidRPr="0010703B">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sagk5gakk","properties":{"formattedCitation":"[6,20]","plainCitation":"[6,20]","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0D3058" w:rsidRPr="0010703B">
        <w:rPr>
          <w:rFonts w:ascii="Times New Roman" w:hAnsi="Times New Roman" w:cs="Times New Roman"/>
        </w:rPr>
        <w:fldChar w:fldCharType="separate"/>
      </w:r>
      <w:r w:rsidR="00D60331">
        <w:rPr>
          <w:rFonts w:ascii="Times New Roman" w:hAnsi="Times New Roman" w:cs="Times New Roman"/>
        </w:rPr>
        <w:t>[6,20]</w:t>
      </w:r>
      <w:r w:rsidR="000D3058" w:rsidRPr="0010703B">
        <w:rPr>
          <w:rFonts w:ascii="Times New Roman" w:hAnsi="Times New Roman" w:cs="Times New Roman"/>
        </w:rPr>
        <w:fldChar w:fldCharType="end"/>
      </w:r>
      <w:r w:rsidR="00945913">
        <w:rPr>
          <w:rFonts w:ascii="Times New Roman" w:hAnsi="Times New Roman" w:cs="Times New Roman"/>
        </w:rPr>
        <w:t xml:space="preserve"> (</w:t>
      </w:r>
      <w:r w:rsidR="003C5648">
        <w:rPr>
          <w:rFonts w:ascii="Times New Roman" w:hAnsi="Times New Roman" w:cs="Times New Roman"/>
        </w:rPr>
        <w:t>see S1 File for more information)</w:t>
      </w:r>
      <w:r w:rsidR="004F08C6" w:rsidRPr="0010703B">
        <w:rPr>
          <w:rFonts w:ascii="Times New Roman" w:hAnsi="Times New Roman" w:cs="Times New Roman"/>
        </w:rPr>
        <w:t>.</w:t>
      </w:r>
      <w:r w:rsidR="0040193A" w:rsidRPr="0040193A">
        <w:rPr>
          <w:rFonts w:ascii="Times New Roman" w:hAnsi="Times New Roman" w:cs="Times New Roman"/>
        </w:rPr>
        <w:t xml:space="preserve"> </w:t>
      </w:r>
      <w:r w:rsidR="0040193A">
        <w:rPr>
          <w:rFonts w:ascii="Times New Roman" w:hAnsi="Times New Roman" w:cs="Times New Roman"/>
        </w:rPr>
        <w:t xml:space="preserve">All aviary experiments were conducted </w:t>
      </w:r>
      <w:r w:rsidR="0040193A" w:rsidRPr="00994361">
        <w:rPr>
          <w:rFonts w:ascii="Times New Roman" w:hAnsi="Times New Roman" w:cs="Times New Roman"/>
        </w:rPr>
        <w:t xml:space="preserve">during </w:t>
      </w:r>
      <w:r w:rsidR="0040193A">
        <w:rPr>
          <w:rFonts w:ascii="Times New Roman" w:hAnsi="Times New Roman" w:cs="Times New Roman"/>
        </w:rPr>
        <w:t xml:space="preserve">the </w:t>
      </w:r>
      <w:r w:rsidR="0040193A" w:rsidRPr="00994361">
        <w:rPr>
          <w:rFonts w:ascii="Times New Roman" w:hAnsi="Times New Roman" w:cs="Times New Roman"/>
        </w:rPr>
        <w:t>2018 and 2019</w:t>
      </w:r>
      <w:r w:rsidR="0040193A">
        <w:rPr>
          <w:rFonts w:ascii="Times New Roman" w:hAnsi="Times New Roman" w:cs="Times New Roman"/>
        </w:rPr>
        <w:t xml:space="preserve"> dry seasons</w:t>
      </w:r>
      <w:r w:rsidR="0040193A" w:rsidRPr="00994361">
        <w:rPr>
          <w:rFonts w:ascii="Times New Roman" w:hAnsi="Times New Roman" w:cs="Times New Roman"/>
        </w:rPr>
        <w:t xml:space="preserve"> </w:t>
      </w:r>
      <w:r w:rsidR="0040193A">
        <w:rPr>
          <w:rFonts w:ascii="Times New Roman" w:hAnsi="Times New Roman" w:cs="Times New Roman"/>
        </w:rPr>
        <w:t>(Feb-Mar)</w:t>
      </w:r>
      <w:r w:rsidR="0040193A" w:rsidRPr="00994361">
        <w:rPr>
          <w:rFonts w:ascii="Times New Roman" w:hAnsi="Times New Roman" w:cs="Times New Roman"/>
        </w:rPr>
        <w:t>.</w:t>
      </w:r>
    </w:p>
    <w:p w14:paraId="283B404F" w14:textId="77777777" w:rsidR="00673492" w:rsidRPr="0010703B" w:rsidRDefault="00673492" w:rsidP="000D3058">
      <w:pPr>
        <w:spacing w:line="480" w:lineRule="auto"/>
        <w:ind w:firstLine="720"/>
        <w:rPr>
          <w:rFonts w:ascii="Times New Roman" w:hAnsi="Times New Roman" w:cs="Times New Roman"/>
        </w:rPr>
      </w:pPr>
    </w:p>
    <w:p w14:paraId="5544F44A" w14:textId="7DF4F451" w:rsidR="00FF1A0C" w:rsidRPr="00673492" w:rsidRDefault="00264805"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Tests for a mechanism</w:t>
      </w:r>
    </w:p>
    <w:p w14:paraId="1FBE8DA9" w14:textId="3AE001D8" w:rsidR="004F7F13" w:rsidRPr="004C6F7C" w:rsidRDefault="00463255" w:rsidP="00AA0BCD">
      <w:pPr>
        <w:spacing w:line="480" w:lineRule="auto"/>
        <w:ind w:firstLine="720"/>
        <w:rPr>
          <w:rFonts w:ascii="Times New Roman" w:hAnsi="Times New Roman" w:cs="Times New Roman"/>
        </w:rPr>
      </w:pPr>
      <w:r w:rsidRPr="00605AB6">
        <w:rPr>
          <w:rFonts w:ascii="Times New Roman" w:hAnsi="Times New Roman" w:cs="Times New Roman"/>
        </w:rPr>
        <w:t>We conducted additional experiments to test</w:t>
      </w:r>
      <w:r w:rsidR="008F63FC" w:rsidRPr="00605AB6">
        <w:rPr>
          <w:rFonts w:ascii="Times New Roman" w:hAnsi="Times New Roman" w:cs="Times New Roman"/>
        </w:rPr>
        <w:t xml:space="preserve"> hypotheses of the mechanism of pollinator recognition. </w:t>
      </w:r>
      <w:r w:rsidR="004E2C1A" w:rsidRPr="00605AB6">
        <w:rPr>
          <w:rFonts w:ascii="Times New Roman" w:hAnsi="Times New Roman" w:cs="Times New Roman"/>
        </w:rPr>
        <w:t xml:space="preserve">Betts et al. </w:t>
      </w:r>
      <w:r w:rsidR="00945913" w:rsidRPr="00605AB6">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9is610qj3","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945913" w:rsidRPr="00605AB6">
        <w:rPr>
          <w:rFonts w:ascii="Times New Roman" w:hAnsi="Times New Roman" w:cs="Times New Roman"/>
        </w:rPr>
        <w:fldChar w:fldCharType="separate"/>
      </w:r>
      <w:r w:rsidR="00D60331" w:rsidRPr="00605AB6">
        <w:rPr>
          <w:rFonts w:ascii="Times New Roman" w:hAnsi="Times New Roman" w:cs="Times New Roman"/>
        </w:rPr>
        <w:t>[6]</w:t>
      </w:r>
      <w:r w:rsidR="00945913" w:rsidRPr="00605AB6">
        <w:rPr>
          <w:rFonts w:ascii="Times New Roman" w:hAnsi="Times New Roman" w:cs="Times New Roman"/>
        </w:rPr>
        <w:fldChar w:fldCharType="end"/>
      </w:r>
      <w:r w:rsidR="00945913" w:rsidRPr="00605AB6">
        <w:rPr>
          <w:rFonts w:ascii="Times New Roman" w:hAnsi="Times New Roman" w:cs="Times New Roman"/>
        </w:rPr>
        <w:t xml:space="preserve"> </w:t>
      </w:r>
      <w:r w:rsidR="004E2C1A" w:rsidRPr="00605AB6">
        <w:rPr>
          <w:rFonts w:ascii="Times New Roman" w:hAnsi="Times New Roman" w:cs="Times New Roman"/>
        </w:rPr>
        <w:t>found increased pollen tube rates in flowers from which nectar was removed compared to hand pollination alone</w:t>
      </w:r>
      <w:r w:rsidR="001166C1" w:rsidRPr="00605AB6">
        <w:rPr>
          <w:rFonts w:ascii="Times New Roman" w:hAnsi="Times New Roman" w:cs="Times New Roman"/>
        </w:rPr>
        <w:t>.</w:t>
      </w:r>
      <w:r w:rsidR="004E2C1A" w:rsidRPr="00605AB6">
        <w:rPr>
          <w:rFonts w:ascii="Times New Roman" w:hAnsi="Times New Roman" w:cs="Times New Roman"/>
        </w:rPr>
        <w:t xml:space="preserve"> </w:t>
      </w:r>
      <w:r w:rsidR="00275A4A" w:rsidRPr="00605AB6">
        <w:rPr>
          <w:rFonts w:ascii="Times New Roman" w:hAnsi="Times New Roman" w:cs="Times New Roman"/>
        </w:rPr>
        <w:t>As an independent test of</w:t>
      </w:r>
      <w:r w:rsidR="00DA10CD" w:rsidRPr="00605AB6">
        <w:rPr>
          <w:rFonts w:ascii="Times New Roman" w:hAnsi="Times New Roman" w:cs="Times New Roman"/>
        </w:rPr>
        <w:t xml:space="preserve"> </w:t>
      </w:r>
      <w:r w:rsidR="00093184" w:rsidRPr="00605AB6">
        <w:rPr>
          <w:rFonts w:ascii="Times New Roman" w:hAnsi="Times New Roman" w:cs="Times New Roman"/>
        </w:rPr>
        <w:t xml:space="preserve">whether nectar removal </w:t>
      </w:r>
      <w:r w:rsidR="00B24A37" w:rsidRPr="00011010">
        <w:rPr>
          <w:rFonts w:ascii="Times New Roman" w:hAnsi="Times New Roman" w:cs="Times New Roman"/>
        </w:rPr>
        <w:t>provides</w:t>
      </w:r>
      <w:r w:rsidR="00093184" w:rsidRPr="00011010">
        <w:rPr>
          <w:rFonts w:ascii="Times New Roman" w:hAnsi="Times New Roman" w:cs="Times New Roman"/>
        </w:rPr>
        <w:t xml:space="preserve"> a</w:t>
      </w:r>
      <w:r w:rsidR="00DA10CD" w:rsidRPr="00011010">
        <w:rPr>
          <w:rFonts w:ascii="Times New Roman" w:hAnsi="Times New Roman" w:cs="Times New Roman"/>
        </w:rPr>
        <w:t xml:space="preserve"> </w:t>
      </w:r>
      <w:r w:rsidR="00DD0E29" w:rsidRPr="00011010">
        <w:rPr>
          <w:rFonts w:ascii="Times New Roman" w:hAnsi="Times New Roman" w:cs="Times New Roman"/>
        </w:rPr>
        <w:t>cue to which plants respond</w:t>
      </w:r>
      <w:r w:rsidR="003723C3" w:rsidRPr="00011010">
        <w:rPr>
          <w:rFonts w:ascii="Times New Roman" w:hAnsi="Times New Roman" w:cs="Times New Roman"/>
        </w:rPr>
        <w:t>,</w:t>
      </w:r>
      <w:r w:rsidR="005D3737" w:rsidRPr="00011010">
        <w:rPr>
          <w:rFonts w:ascii="Times New Roman" w:hAnsi="Times New Roman" w:cs="Times New Roman"/>
        </w:rPr>
        <w:t xml:space="preserve"> </w:t>
      </w:r>
      <w:r w:rsidR="00DA10CD" w:rsidRPr="00011010">
        <w:rPr>
          <w:rFonts w:ascii="Times New Roman" w:hAnsi="Times New Roman" w:cs="Times New Roman"/>
        </w:rPr>
        <w:t xml:space="preserve">we </w:t>
      </w:r>
      <w:r w:rsidR="00093184" w:rsidRPr="00011010">
        <w:rPr>
          <w:rFonts w:ascii="Times New Roman" w:hAnsi="Times New Roman" w:cs="Times New Roman"/>
        </w:rPr>
        <w:t>manually extracted nectar from</w:t>
      </w:r>
      <w:r w:rsidR="00DA10CD" w:rsidRPr="00011010">
        <w:rPr>
          <w:rFonts w:ascii="Times New Roman" w:hAnsi="Times New Roman" w:cs="Times New Roman"/>
        </w:rPr>
        <w:t xml:space="preserve"> </w:t>
      </w:r>
      <w:r w:rsidR="004E2C1A" w:rsidRPr="00011010">
        <w:rPr>
          <w:rFonts w:ascii="Times New Roman" w:hAnsi="Times New Roman" w:cs="Times New Roman"/>
        </w:rPr>
        <w:t xml:space="preserve">flowers of </w:t>
      </w:r>
      <w:r w:rsidR="00093184" w:rsidRPr="00011010">
        <w:rPr>
          <w:rFonts w:ascii="Times New Roman" w:hAnsi="Times New Roman" w:cs="Times New Roman"/>
        </w:rPr>
        <w:t xml:space="preserve">three of </w:t>
      </w:r>
      <w:r w:rsidR="00DA10CD" w:rsidRPr="00011010">
        <w:rPr>
          <w:rFonts w:ascii="Times New Roman" w:hAnsi="Times New Roman" w:cs="Times New Roman"/>
        </w:rPr>
        <w:t xml:space="preserve">the </w:t>
      </w:r>
      <w:r w:rsidR="00C86B4B" w:rsidRPr="00011010">
        <w:rPr>
          <w:rFonts w:ascii="Times New Roman" w:hAnsi="Times New Roman" w:cs="Times New Roman"/>
        </w:rPr>
        <w:t>four</w:t>
      </w:r>
      <w:r w:rsidR="00DA10CD" w:rsidRPr="00011010">
        <w:rPr>
          <w:rFonts w:ascii="Times New Roman" w:hAnsi="Times New Roman" w:cs="Times New Roman"/>
        </w:rPr>
        <w:t xml:space="preserve"> species</w:t>
      </w:r>
      <w:r w:rsidR="00C86B4B" w:rsidRPr="00011010">
        <w:rPr>
          <w:rFonts w:ascii="Times New Roman" w:hAnsi="Times New Roman" w:cs="Times New Roman"/>
        </w:rPr>
        <w:t xml:space="preserve"> (</w:t>
      </w:r>
      <w:r w:rsidR="00C86B4B" w:rsidRPr="00011010">
        <w:rPr>
          <w:rFonts w:ascii="Times New Roman" w:hAnsi="Times New Roman" w:cs="Times New Roman"/>
          <w:i/>
          <w:iCs/>
        </w:rPr>
        <w:t xml:space="preserve">H. </w:t>
      </w:r>
      <w:proofErr w:type="spellStart"/>
      <w:r w:rsidR="00C86B4B" w:rsidRPr="00011010">
        <w:rPr>
          <w:rFonts w:ascii="Times New Roman" w:hAnsi="Times New Roman" w:cs="Times New Roman"/>
          <w:i/>
          <w:iCs/>
        </w:rPr>
        <w:t>hirsuta</w:t>
      </w:r>
      <w:proofErr w:type="spellEnd"/>
      <w:r w:rsidR="00C86B4B" w:rsidRPr="00011010">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3F6AB0">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a15b74en878","properties":{"formattedCitation":"[28]","plainCitation":"[28]","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journalAbbreviation":"New Phytol","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D60331">
        <w:rPr>
          <w:rFonts w:ascii="Times New Roman" w:hAnsi="Times New Roman" w:cs="Times New Roman"/>
        </w:rPr>
        <w:t>[28]</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0C06D4">
        <w:rPr>
          <w:rFonts w:ascii="Times New Roman" w:hAnsi="Times New Roman" w:cs="Times New Roman"/>
        </w:rPr>
        <w:t xml:space="preserve">To test </w:t>
      </w:r>
      <w:r w:rsidR="004B76EF" w:rsidRPr="000C06D4">
        <w:rPr>
          <w:rFonts w:ascii="Times New Roman" w:hAnsi="Times New Roman" w:cs="Times New Roman"/>
        </w:rPr>
        <w:t>whether we could induce</w:t>
      </w:r>
      <w:r w:rsidR="00B62542" w:rsidRPr="000C06D4">
        <w:rPr>
          <w:rFonts w:ascii="Times New Roman" w:hAnsi="Times New Roman" w:cs="Times New Roman"/>
        </w:rPr>
        <w:t xml:space="preserve"> an increase</w:t>
      </w:r>
      <w:r w:rsidR="00E812F2" w:rsidRPr="000C06D4">
        <w:rPr>
          <w:rFonts w:ascii="Times New Roman" w:hAnsi="Times New Roman" w:cs="Times New Roman"/>
        </w:rPr>
        <w:t xml:space="preserve"> in</w:t>
      </w:r>
      <w:r w:rsidR="00695CCD" w:rsidRPr="000C06D4">
        <w:rPr>
          <w:rFonts w:ascii="Times New Roman" w:hAnsi="Times New Roman" w:cs="Times New Roman"/>
        </w:rPr>
        <w:t xml:space="preserve"> </w:t>
      </w:r>
      <w:r w:rsidR="004B76EF" w:rsidRPr="000C06D4">
        <w:rPr>
          <w:rFonts w:ascii="Times New Roman" w:hAnsi="Times New Roman" w:cs="Times New Roman"/>
        </w:rPr>
        <w:t xml:space="preserve">pollen tube </w:t>
      </w:r>
      <w:r w:rsidR="00B62542" w:rsidRPr="000C06D4">
        <w:rPr>
          <w:rFonts w:ascii="Times New Roman" w:hAnsi="Times New Roman" w:cs="Times New Roman"/>
        </w:rPr>
        <w:t xml:space="preserve">success rates </w:t>
      </w:r>
      <w:r w:rsidR="00E812F2" w:rsidRPr="000C06D4">
        <w:rPr>
          <w:rFonts w:ascii="Times New Roman" w:hAnsi="Times New Roman" w:cs="Times New Roman"/>
        </w:rPr>
        <w:t xml:space="preserve">using a mechanical stimulus, we </w:t>
      </w:r>
      <w:r w:rsidR="00FB7109" w:rsidRPr="000C06D4">
        <w:rPr>
          <w:rFonts w:ascii="Times New Roman" w:hAnsi="Times New Roman" w:cs="Times New Roman"/>
        </w:rPr>
        <w:t xml:space="preserve">molded </w:t>
      </w:r>
      <w:r w:rsidR="00E812F2" w:rsidRPr="000C06D4">
        <w:rPr>
          <w:rFonts w:ascii="Times New Roman" w:hAnsi="Times New Roman" w:cs="Times New Roman"/>
        </w:rPr>
        <w:t xml:space="preserve">a pipette tip to match the </w:t>
      </w:r>
      <w:r w:rsidR="00E812F2" w:rsidRPr="000C06D4">
        <w:rPr>
          <w:rFonts w:ascii="Times New Roman" w:hAnsi="Times New Roman" w:cs="Times New Roman"/>
        </w:rPr>
        <w:lastRenderedPageBreak/>
        <w:t>curvature of</w:t>
      </w:r>
      <w:r w:rsidR="00FB7109" w:rsidRPr="000C06D4">
        <w:rPr>
          <w:rFonts w:ascii="Times New Roman" w:hAnsi="Times New Roman" w:cs="Times New Roman"/>
        </w:rPr>
        <w:t xml:space="preserve"> </w:t>
      </w:r>
      <w:r w:rsidR="001B336F">
        <w:rPr>
          <w:rFonts w:ascii="Times New Roman" w:hAnsi="Times New Roman" w:cs="Times New Roman"/>
        </w:rPr>
        <w:t>the focal flower</w:t>
      </w:r>
      <w:r w:rsidR="00E812F2" w:rsidRPr="000C06D4">
        <w:rPr>
          <w:rFonts w:ascii="Times New Roman" w:hAnsi="Times New Roman" w:cs="Times New Roman"/>
        </w:rPr>
        <w:t>.</w:t>
      </w:r>
      <w:r w:rsidR="00695CCD" w:rsidRPr="000C06D4">
        <w:rPr>
          <w:rFonts w:ascii="Times New Roman" w:hAnsi="Times New Roman" w:cs="Times New Roman"/>
        </w:rPr>
        <w:t xml:space="preserve"> </w:t>
      </w:r>
      <w:r w:rsidR="00E812F2" w:rsidRPr="000C06D4">
        <w:rPr>
          <w:rFonts w:ascii="Times New Roman" w:hAnsi="Times New Roman" w:cs="Times New Roman"/>
        </w:rPr>
        <w:t>W</w:t>
      </w:r>
      <w:r w:rsidR="00695CCD" w:rsidRPr="000C06D4">
        <w:rPr>
          <w:rFonts w:ascii="Times New Roman" w:hAnsi="Times New Roman" w:cs="Times New Roman"/>
          <w:iCs/>
        </w:rPr>
        <w:t xml:space="preserve">e </w:t>
      </w:r>
      <w:r w:rsidR="00E812F2" w:rsidRPr="000C06D4">
        <w:rPr>
          <w:rFonts w:ascii="Times New Roman" w:hAnsi="Times New Roman" w:cs="Times New Roman"/>
          <w:iCs/>
        </w:rPr>
        <w:t xml:space="preserve">then </w:t>
      </w:r>
      <w:r w:rsidR="00695CCD" w:rsidRPr="000C06D4">
        <w:rPr>
          <w:rFonts w:ascii="Times New Roman" w:hAnsi="Times New Roman" w:cs="Times New Roman"/>
        </w:rPr>
        <w:t>inserted the pipette tip</w:t>
      </w:r>
      <w:r w:rsidR="0064228E" w:rsidRPr="000C06D4">
        <w:rPr>
          <w:rFonts w:ascii="Times New Roman" w:hAnsi="Times New Roman" w:cs="Times New Roman"/>
        </w:rPr>
        <w:t xml:space="preserve"> as a hummingbird would</w:t>
      </w:r>
      <w:r w:rsidR="00E812F2" w:rsidRPr="000C06D4">
        <w:rPr>
          <w:rFonts w:ascii="Times New Roman" w:hAnsi="Times New Roman" w:cs="Times New Roman"/>
        </w:rPr>
        <w:t xml:space="preserve"> insert its bill but did not remove </w:t>
      </w:r>
      <w:r w:rsidR="00695CCD" w:rsidRPr="000C06D4">
        <w:rPr>
          <w:rFonts w:ascii="Times New Roman" w:hAnsi="Times New Roman" w:cs="Times New Roman"/>
        </w:rPr>
        <w:t>any nectar</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Differences in these pollen tube rates may indicate the importance of the timing of pollen transfer and nectar removal or bill insertion</w:t>
      </w:r>
      <w:r w:rsidR="005859A4">
        <w:rPr>
          <w:rFonts w:ascii="Times New Roman" w:hAnsi="Times New Roman" w:cs="Times New Roman"/>
        </w:rPr>
        <w:t xml:space="preserve"> (see </w:t>
      </w:r>
      <w:r w:rsidR="003C5648">
        <w:rPr>
          <w:rFonts w:ascii="Times New Roman" w:hAnsi="Times New Roman" w:cs="Times New Roman"/>
        </w:rPr>
        <w:t xml:space="preserve">S1 File </w:t>
      </w:r>
      <w:r w:rsidR="005859A4">
        <w:rPr>
          <w:rFonts w:ascii="Times New Roman" w:hAnsi="Times New Roman" w:cs="Times New Roman"/>
        </w:rPr>
        <w:t>for more detail)</w:t>
      </w:r>
      <w:r w:rsidR="00F30D02">
        <w:rPr>
          <w:rFonts w:ascii="Times New Roman" w:hAnsi="Times New Roman" w:cs="Times New Roman"/>
        </w:rPr>
        <w:t>.</w:t>
      </w:r>
      <w:r w:rsidR="00695CCD">
        <w:rPr>
          <w:rFonts w:ascii="Times New Roman" w:hAnsi="Times New Roman" w:cs="Times New Roman"/>
          <w:iCs/>
        </w:rPr>
        <w:t xml:space="preserve"> </w:t>
      </w:r>
    </w:p>
    <w:p w14:paraId="33F36037" w14:textId="0DE06DAF" w:rsidR="00E3066B" w:rsidRPr="00673492" w:rsidRDefault="003A7F1F"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Statistical methods</w:t>
      </w:r>
    </w:p>
    <w:p w14:paraId="78DBF906" w14:textId="25AEF5CA"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0770FB" w:rsidRPr="00994361">
        <w:rPr>
          <w:rFonts w:ascii="Times New Roman" w:hAnsi="Times New Roman" w:cs="Times New Roman"/>
        </w:rPr>
        <w:t>aviary experiments</w:t>
      </w:r>
      <w:r w:rsidR="000D3058">
        <w:rPr>
          <w:rFonts w:ascii="Times New Roman" w:hAnsi="Times New Roman" w:cs="Times New Roman"/>
        </w:rPr>
        <w:t xml:space="preserve"> as one dataset</w:t>
      </w:r>
      <w:r w:rsidRPr="00994361">
        <w:rPr>
          <w:rFonts w:ascii="Times New Roman" w:hAnsi="Times New Roman" w:cs="Times New Roman"/>
        </w:rPr>
        <w:t xml:space="preserve"> and</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000D3058">
        <w:rPr>
          <w:rFonts w:ascii="Times New Roman" w:hAnsi="Times New Roman" w:cs="Times New Roman"/>
        </w:rPr>
        <w:t xml:space="preserve"> as a second dataset</w:t>
      </w:r>
      <w:r w:rsidR="000770FB" w:rsidRPr="00994361">
        <w:rPr>
          <w:rFonts w:ascii="Times New Roman" w:hAnsi="Times New Roman" w:cs="Times New Roman"/>
        </w:rPr>
        <w:t>)</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7B082E">
        <w:rPr>
          <w:rFonts w:ascii="Times New Roman" w:hAnsi="Times New Roman" w:cs="Times New Roman"/>
          <w:color w:val="1F3864" w:themeColor="accent1" w:themeShade="80"/>
        </w:rPr>
        <w:t xml:space="preserve">We </w:t>
      </w:r>
      <w:r w:rsidR="00CC6A78" w:rsidRPr="007B082E">
        <w:rPr>
          <w:rFonts w:ascii="Times New Roman" w:hAnsi="Times New Roman" w:cs="Times New Roman"/>
          <w:color w:val="1F3864" w:themeColor="accent1" w:themeShade="80"/>
        </w:rPr>
        <w:t xml:space="preserve">fit generalized linear mixed models (GLMMs) to both sets of data </w:t>
      </w:r>
      <w:r w:rsidR="00B06C4D">
        <w:rPr>
          <w:rFonts w:ascii="Times New Roman" w:hAnsi="Times New Roman" w:cs="Times New Roman"/>
          <w:color w:val="1F3864" w:themeColor="accent1" w:themeShade="80"/>
        </w:rPr>
        <w:t xml:space="preserve">using the R package lme4 </w:t>
      </w:r>
      <w:r w:rsidR="00B06C4D">
        <w:rPr>
          <w:rFonts w:ascii="Times New Roman" w:hAnsi="Times New Roman" w:cs="Times New Roman"/>
          <w:color w:val="1F3864" w:themeColor="accent1" w:themeShade="80"/>
        </w:rPr>
        <w:fldChar w:fldCharType="begin"/>
      </w:r>
      <w:r w:rsidR="00E91D73">
        <w:rPr>
          <w:rFonts w:ascii="Times New Roman" w:hAnsi="Times New Roman" w:cs="Times New Roman"/>
          <w:color w:val="1F3864" w:themeColor="accent1" w:themeShade="80"/>
        </w:rPr>
        <w:instrText xml:space="preserve"> ADDIN ZOTERO_ITEM CSL_CITATION {"citationID":"aq6oa9ke56","properties":{"formattedCitation":"[29,30]","plainCitation":"[29,30]","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4.0.0","author":[{"family":"R Core Team","given":""}],"issued":{"date-parts":[["2020"]]}}}],"schema":"https://github.com/citation-style-language/schema/raw/master/csl-citation.json"} </w:instrText>
      </w:r>
      <w:r w:rsidR="00B06C4D">
        <w:rPr>
          <w:rFonts w:ascii="Times New Roman" w:hAnsi="Times New Roman" w:cs="Times New Roman"/>
          <w:color w:val="1F3864" w:themeColor="accent1" w:themeShade="80"/>
        </w:rPr>
        <w:fldChar w:fldCharType="separate"/>
      </w:r>
      <w:r w:rsidR="00D60331" w:rsidRPr="00D60331">
        <w:rPr>
          <w:rFonts w:ascii="Times New Roman" w:hAnsi="Times New Roman" w:cs="Times New Roman"/>
          <w:color w:val="000080"/>
        </w:rPr>
        <w:t>[29,30]</w:t>
      </w:r>
      <w:r w:rsidR="00B06C4D">
        <w:rPr>
          <w:rFonts w:ascii="Times New Roman" w:hAnsi="Times New Roman" w:cs="Times New Roman"/>
          <w:color w:val="1F3864" w:themeColor="accent1" w:themeShade="80"/>
        </w:rPr>
        <w:fldChar w:fldCharType="end"/>
      </w:r>
      <w:r w:rsidR="00B06C4D">
        <w:rPr>
          <w:rFonts w:ascii="Times New Roman" w:hAnsi="Times New Roman" w:cs="Times New Roman"/>
          <w:color w:val="1F3864" w:themeColor="accent1" w:themeShade="80"/>
        </w:rPr>
        <w:t xml:space="preserve"> </w:t>
      </w:r>
      <w:r w:rsidR="00BF5EF8">
        <w:rPr>
          <w:rFonts w:ascii="Times New Roman" w:hAnsi="Times New Roman" w:cs="Times New Roman"/>
          <w:color w:val="1F3864" w:themeColor="accent1" w:themeShade="80"/>
        </w:rPr>
        <w:t>(</w:t>
      </w:r>
      <w:r w:rsidR="00CC6A78" w:rsidRPr="007B082E">
        <w:rPr>
          <w:rFonts w:ascii="Times New Roman" w:hAnsi="Times New Roman" w:cs="Times New Roman"/>
          <w:color w:val="1F3864" w:themeColor="accent1" w:themeShade="80"/>
        </w:rPr>
        <w:t xml:space="preserve">see S1 File for </w:t>
      </w:r>
      <w:r w:rsidR="007B082E" w:rsidRPr="007B082E">
        <w:rPr>
          <w:rFonts w:ascii="Times New Roman" w:hAnsi="Times New Roman" w:cs="Times New Roman"/>
          <w:color w:val="1F3864" w:themeColor="accent1" w:themeShade="80"/>
        </w:rPr>
        <w:t xml:space="preserve">full </w:t>
      </w:r>
      <w:r w:rsidR="00CC6A78" w:rsidRPr="007B082E">
        <w:rPr>
          <w:rFonts w:ascii="Times New Roman" w:hAnsi="Times New Roman" w:cs="Times New Roman"/>
          <w:color w:val="1F3864" w:themeColor="accent1" w:themeShade="80"/>
        </w:rPr>
        <w:t xml:space="preserve">model </w:t>
      </w:r>
      <w:r w:rsidR="007B082E" w:rsidRPr="007B082E">
        <w:rPr>
          <w:rFonts w:ascii="Times New Roman" w:hAnsi="Times New Roman" w:cs="Times New Roman"/>
          <w:color w:val="1F3864" w:themeColor="accent1" w:themeShade="80"/>
        </w:rPr>
        <w:t>specification</w:t>
      </w:r>
      <w:r w:rsidR="00CC6A78" w:rsidRPr="007B082E">
        <w:rPr>
          <w:rFonts w:ascii="Times New Roman" w:hAnsi="Times New Roman" w:cs="Times New Roman"/>
          <w:color w:val="1F3864" w:themeColor="accent1" w:themeShade="80"/>
        </w:rPr>
        <w:t>)</w:t>
      </w:r>
      <w:r w:rsidR="00DD0AEF" w:rsidRPr="007B082E">
        <w:rPr>
          <w:rFonts w:ascii="Times New Roman" w:eastAsiaTheme="minorEastAsia" w:hAnsi="Times New Roman" w:cs="Times New Roman"/>
          <w:color w:val="1F3864" w:themeColor="accent1" w:themeShade="80"/>
        </w:rPr>
        <w:t>.</w:t>
      </w:r>
      <w:r w:rsidR="00DD0AEF" w:rsidRPr="00994361">
        <w:rPr>
          <w:rFonts w:ascii="Times New Roman" w:eastAsiaTheme="minorEastAsia" w:hAnsi="Times New Roman" w:cs="Times New Roman"/>
        </w:rPr>
        <w:t xml:space="preserve"> </w:t>
      </w:r>
      <w:r w:rsidR="00E72589">
        <w:rPr>
          <w:rFonts w:ascii="Times New Roman" w:eastAsiaTheme="minorEastAsia" w:hAnsi="Times New Roman" w:cs="Times New Roman"/>
        </w:rPr>
        <w:t xml:space="preserve">Our experiments were factorial with each plant species receiving each treatment (4 plant species </w:t>
      </w:r>
      <m:oMath>
        <m:r>
          <m:rPr>
            <m:sty m:val="p"/>
          </m:rPr>
          <w:rPr>
            <w:rFonts w:ascii="Cambria Math" w:eastAsiaTheme="minorEastAsia" w:hAnsi="Cambria Math" w:cs="Times New Roman"/>
          </w:rPr>
          <m:t>×</m:t>
        </m:r>
      </m:oMath>
      <w:r w:rsidR="00E72589">
        <w:rPr>
          <w:rFonts w:ascii="Times New Roman" w:eastAsiaTheme="minorEastAsia" w:hAnsi="Times New Roman" w:cs="Times New Roman"/>
        </w:rPr>
        <w:t xml:space="preserve"> 3 treatments = 12 means to estimate for the aviary data; 3 plant species </w:t>
      </w:r>
      <m:oMath>
        <m:r>
          <m:rPr>
            <m:sty m:val="p"/>
          </m:rPr>
          <w:rPr>
            <w:rFonts w:ascii="Cambria Math" w:eastAsiaTheme="minorEastAsia" w:hAnsi="Cambria Math" w:cs="Times New Roman"/>
          </w:rPr>
          <m:t>×</m:t>
        </m:r>
      </m:oMath>
      <w:r w:rsidR="00E72589">
        <w:rPr>
          <w:rFonts w:ascii="Times New Roman" w:eastAsiaTheme="minorEastAsia" w:hAnsi="Times New Roman" w:cs="Times New Roman"/>
        </w:rPr>
        <w:t xml:space="preserve"> 4 treatments = 12 means to estimate for the nectar removal data). </w:t>
      </w:r>
      <w:r w:rsidR="00E72589" w:rsidRPr="002936A9">
        <w:rPr>
          <w:rFonts w:ascii="Times New Roman" w:eastAsiaTheme="minorEastAsia" w:hAnsi="Times New Roman" w:cs="Times New Roman"/>
          <w:color w:val="1F4E79" w:themeColor="accent5" w:themeShade="80"/>
        </w:rPr>
        <w:t>Furthermore, w</w:t>
      </w:r>
      <w:r w:rsidR="00DD0AEF" w:rsidRPr="002936A9">
        <w:rPr>
          <w:rFonts w:ascii="Times New Roman" w:eastAsiaTheme="minorEastAsia" w:hAnsi="Times New Roman" w:cs="Times New Roman"/>
          <w:color w:val="1F4E79" w:themeColor="accent5" w:themeShade="80"/>
        </w:rPr>
        <w:t xml:space="preserve">e </w:t>
      </w:r>
      <w:r w:rsidR="004E0237" w:rsidRPr="002936A9">
        <w:rPr>
          <w:rFonts w:ascii="Times New Roman" w:eastAsiaTheme="minorEastAsia" w:hAnsi="Times New Roman" w:cs="Times New Roman"/>
          <w:color w:val="1F4E79" w:themeColor="accent5" w:themeShade="80"/>
        </w:rPr>
        <w:t>included</w:t>
      </w:r>
      <w:r w:rsidR="00DD0AEF" w:rsidRPr="002936A9">
        <w:rPr>
          <w:rFonts w:ascii="Times New Roman" w:eastAsiaTheme="minorEastAsia" w:hAnsi="Times New Roman" w:cs="Times New Roman"/>
          <w:color w:val="1F4E79" w:themeColor="accent5" w:themeShade="80"/>
        </w:rPr>
        <w:t xml:space="preserve"> </w:t>
      </w:r>
      <w:r w:rsidR="00CC6A78" w:rsidRPr="002936A9">
        <w:rPr>
          <w:rFonts w:ascii="Times New Roman" w:eastAsiaTheme="minorEastAsia" w:hAnsi="Times New Roman" w:cs="Times New Roman"/>
          <w:color w:val="1F4E79" w:themeColor="accent5" w:themeShade="80"/>
        </w:rPr>
        <w:t xml:space="preserve">random </w:t>
      </w:r>
      <w:r w:rsidR="0026259B" w:rsidRPr="002936A9">
        <w:rPr>
          <w:rFonts w:ascii="Times New Roman" w:eastAsiaTheme="minorEastAsia" w:hAnsi="Times New Roman" w:cs="Times New Roman"/>
          <w:color w:val="1F4E79" w:themeColor="accent5" w:themeShade="80"/>
        </w:rPr>
        <w:t>effects for each plant</w:t>
      </w:r>
      <w:r w:rsidR="00CC6A78" w:rsidRPr="002936A9">
        <w:rPr>
          <w:rFonts w:ascii="Times New Roman" w:eastAsiaTheme="minorEastAsia" w:hAnsi="Times New Roman" w:cs="Times New Roman"/>
          <w:color w:val="1F4E79" w:themeColor="accent5" w:themeShade="80"/>
        </w:rPr>
        <w:t xml:space="preserve"> (nested within plant species)</w:t>
      </w:r>
      <w:r w:rsidR="0026259B" w:rsidRPr="002936A9">
        <w:rPr>
          <w:rFonts w:ascii="Times New Roman" w:eastAsiaTheme="minorEastAsia" w:hAnsi="Times New Roman" w:cs="Times New Roman"/>
          <w:color w:val="1F4E79" w:themeColor="accent5" w:themeShade="80"/>
        </w:rPr>
        <w:t xml:space="preserve"> </w:t>
      </w:r>
      <w:r w:rsidR="00DD0AEF" w:rsidRPr="002936A9">
        <w:rPr>
          <w:rFonts w:ascii="Times New Roman" w:eastAsiaTheme="minorEastAsia" w:hAnsi="Times New Roman" w:cs="Times New Roman"/>
          <w:color w:val="1F4E79" w:themeColor="accent5" w:themeShade="80"/>
        </w:rPr>
        <w:t xml:space="preserve">to account for </w:t>
      </w:r>
      <w:r w:rsidR="0018725B" w:rsidRPr="002936A9">
        <w:rPr>
          <w:rFonts w:ascii="Times New Roman" w:eastAsiaTheme="minorEastAsia" w:hAnsi="Times New Roman" w:cs="Times New Roman"/>
          <w:color w:val="1F4E79" w:themeColor="accent5" w:themeShade="80"/>
        </w:rPr>
        <w:t>potentially correlated observations that could arise from scoring pollen tubes in multiple flowers from the same plant</w:t>
      </w:r>
      <w:r w:rsidR="00D63791" w:rsidRPr="002936A9">
        <w:rPr>
          <w:rFonts w:ascii="Times New Roman" w:eastAsiaTheme="minorEastAsia" w:hAnsi="Times New Roman" w:cs="Times New Roman"/>
          <w:color w:val="1F4E79" w:themeColor="accent5" w:themeShade="80"/>
        </w:rPr>
        <w:t xml:space="preserve"> (since individual plants received more than one treatment)</w:t>
      </w:r>
      <w:r w:rsidR="00DD0AEF" w:rsidRPr="002936A9">
        <w:rPr>
          <w:rFonts w:ascii="Times New Roman" w:eastAsiaTheme="minorEastAsia" w:hAnsi="Times New Roman" w:cs="Times New Roman"/>
          <w:color w:val="1F4E79" w:themeColor="accent5" w:themeShade="80"/>
        </w:rPr>
        <w:t xml:space="preserve">. </w:t>
      </w:r>
    </w:p>
    <w:p w14:paraId="51AD1098" w14:textId="4F7A1D35"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00519B" w:rsidRPr="00C84206">
        <w:rPr>
          <w:rFonts w:ascii="Times New Roman" w:eastAsiaTheme="minorEastAsia" w:hAnsi="Times New Roman" w:cs="Times New Roman"/>
          <w:iCs/>
          <w:color w:val="1F4E79" w:themeColor="accent5" w:themeShade="80"/>
        </w:rPr>
        <w:t>Below, we report mean</w:t>
      </w:r>
      <w:r w:rsidR="008727C1" w:rsidRPr="00C84206">
        <w:rPr>
          <w:rFonts w:ascii="Times New Roman" w:eastAsiaTheme="minorEastAsia" w:hAnsi="Times New Roman" w:cs="Times New Roman"/>
          <w:iCs/>
          <w:color w:val="1F4E79" w:themeColor="accent5" w:themeShade="80"/>
        </w:rPr>
        <w:t xml:space="preserve"> pollen tube counts per style</w:t>
      </w:r>
      <w:r w:rsidR="009E36B0" w:rsidRPr="00C84206">
        <w:rPr>
          <w:rFonts w:ascii="Times New Roman" w:eastAsiaTheme="minorEastAsia" w:hAnsi="Times New Roman" w:cs="Times New Roman"/>
          <w:iCs/>
          <w:color w:val="1F4E79" w:themeColor="accent5" w:themeShade="80"/>
        </w:rPr>
        <w:t xml:space="preserve"> estimated from the model fit</w:t>
      </w:r>
      <w:r w:rsidR="00DC316B" w:rsidRPr="00C84206">
        <w:rPr>
          <w:rFonts w:ascii="Times New Roman" w:eastAsiaTheme="minorEastAsia" w:hAnsi="Times New Roman" w:cs="Times New Roman"/>
          <w:iCs/>
          <w:color w:val="1F4E79" w:themeColor="accent5" w:themeShade="80"/>
        </w:rPr>
        <w:t xml:space="preserve"> for a given treatment and plant species</w:t>
      </w:r>
      <w:r w:rsidR="00187DC7" w:rsidRPr="00C84206">
        <w:rPr>
          <w:rFonts w:ascii="Times New Roman" w:eastAsiaTheme="minorEastAsia" w:hAnsi="Times New Roman" w:cs="Times New Roman"/>
          <w:iCs/>
          <w:color w:val="1F4E79" w:themeColor="accent5" w:themeShade="80"/>
        </w:rPr>
        <w:t xml:space="preserve"> as </w:t>
      </w:r>
      <m:oMath>
        <m:acc>
          <m:accPr>
            <m:ctrlPr>
              <w:rPr>
                <w:rFonts w:ascii="Cambria Math" w:eastAsiaTheme="minorEastAsia" w:hAnsi="Cambria Math" w:cs="Times New Roman"/>
                <w:i/>
                <w:iCs/>
                <w:color w:val="1F4E79" w:themeColor="accent5" w:themeShade="80"/>
              </w:rPr>
            </m:ctrlPr>
          </m:accPr>
          <m:e>
            <m:r>
              <w:rPr>
                <w:rFonts w:ascii="Cambria Math" w:eastAsiaTheme="minorEastAsia" w:hAnsi="Cambria Math" w:cs="Times New Roman"/>
                <w:color w:val="1F4E79" w:themeColor="accent5" w:themeShade="80"/>
              </w:rPr>
              <m:t>λ</m:t>
            </m:r>
          </m:e>
        </m:acc>
      </m:oMath>
      <w:r w:rsidR="0000519B" w:rsidRPr="00C84206">
        <w:rPr>
          <w:rFonts w:ascii="Times New Roman" w:eastAsiaTheme="minorEastAsia" w:hAnsi="Times New Roman" w:cs="Times New Roman"/>
          <w:iCs/>
          <w:color w:val="1F4E79" w:themeColor="accent5" w:themeShade="80"/>
        </w:rPr>
        <w:t xml:space="preserve"> </w:t>
      </w:r>
      <w:r w:rsidR="00187DC7" w:rsidRPr="00C84206">
        <w:rPr>
          <w:rFonts w:ascii="Times New Roman" w:eastAsiaTheme="minorEastAsia" w:hAnsi="Times New Roman" w:cs="Times New Roman"/>
          <w:iCs/>
          <w:color w:val="1F4E79" w:themeColor="accent5" w:themeShade="80"/>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5B079C">
        <w:rPr>
          <w:rFonts w:ascii="Times New Roman" w:eastAsiaTheme="minorEastAsia" w:hAnsi="Times New Roman" w:cs="Times New Roman"/>
          <w:iCs/>
        </w:rPr>
        <w:t xml:space="preserve"> (Table 1)</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pollinated flowers, then </w:t>
      </w:r>
      <w:r w:rsidR="00786EEB" w:rsidRPr="00BD57EA">
        <w:rPr>
          <w:rFonts w:ascii="Times New Roman" w:eastAsiaTheme="minorEastAsia" w:hAnsi="Times New Roman" w:cs="Times New Roman"/>
          <w:iCs/>
        </w:rPr>
        <w:lastRenderedPageBreak/>
        <w:t>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9E36B0">
        <w:rPr>
          <w:rFonts w:ascii="Times New Roman" w:eastAsiaTheme="minorEastAsia" w:hAnsi="Times New Roman" w:cs="Times New Roman"/>
          <w:iCs/>
          <w:color w:val="1F3864" w:themeColor="accent1" w:themeShade="80"/>
        </w:rPr>
        <w:t xml:space="preserve">We additionally report </w:t>
      </w:r>
      <w:r w:rsidR="005D1BE0" w:rsidRPr="009E36B0">
        <w:rPr>
          <w:rFonts w:ascii="Times New Roman" w:eastAsiaTheme="minorEastAsia" w:hAnsi="Times New Roman" w:cs="Times New Roman"/>
          <w:iCs/>
          <w:color w:val="1F3864" w:themeColor="accent1" w:themeShade="80"/>
        </w:rPr>
        <w:t>differences</w:t>
      </w:r>
      <w:r w:rsidR="00C0100E" w:rsidRPr="009E36B0">
        <w:rPr>
          <w:rFonts w:ascii="Times New Roman" w:eastAsiaTheme="minorEastAsia" w:hAnsi="Times New Roman" w:cs="Times New Roman"/>
          <w:iCs/>
          <w:color w:val="1F3864" w:themeColor="accent1" w:themeShade="80"/>
        </w:rPr>
        <w:t xml:space="preserve"> between treatments as the fold change</w:t>
      </w:r>
      <w:r w:rsidR="005926F2" w:rsidRPr="009E36B0">
        <w:rPr>
          <w:rFonts w:ascii="Times New Roman" w:eastAsiaTheme="minorEastAsia" w:hAnsi="Times New Roman" w:cs="Times New Roman"/>
          <w:iCs/>
          <w:color w:val="1F3864" w:themeColor="accent1" w:themeShade="80"/>
        </w:rPr>
        <w:t xml:space="preserve"> in pollen tube rates</w:t>
      </w:r>
      <w:r w:rsidR="00C0100E" w:rsidRPr="009E36B0">
        <w:rPr>
          <w:rFonts w:ascii="Times New Roman" w:eastAsiaTheme="minorEastAsia" w:hAnsi="Times New Roman" w:cs="Times New Roman"/>
          <w:iCs/>
          <w:color w:val="1F3864" w:themeColor="accent1" w:themeShade="80"/>
        </w:rPr>
        <w:t xml:space="preserve"> and use the notation </w:t>
      </w:r>
      <m:oMath>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i,j</m:t>
            </m:r>
          </m:sub>
        </m:sSub>
        <m: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k,j</m:t>
            </m:r>
          </m:sub>
        </m:sSub>
      </m:oMath>
      <w:r w:rsidR="00C0100E" w:rsidRPr="009E36B0">
        <w:rPr>
          <w:rFonts w:ascii="Times New Roman" w:eastAsiaTheme="minorEastAsia" w:hAnsi="Times New Roman" w:cs="Times New Roman"/>
          <w:iCs/>
          <w:color w:val="1F3864" w:themeColor="accent1" w:themeShade="80"/>
        </w:rPr>
        <w:t xml:space="preserve"> </w:t>
      </w:r>
      <w:r w:rsidR="005A5893" w:rsidRPr="009E36B0">
        <w:rPr>
          <w:rFonts w:ascii="Times New Roman" w:eastAsiaTheme="minorEastAsia" w:hAnsi="Times New Roman" w:cs="Times New Roman"/>
          <w:iCs/>
          <w:color w:val="1F3864" w:themeColor="accent1" w:themeShade="80"/>
        </w:rPr>
        <w:t xml:space="preserve">for the fold change between treatments </w:t>
      </w:r>
      <m:oMath>
        <m:r>
          <w:rPr>
            <w:rFonts w:ascii="Cambria Math" w:eastAsiaTheme="minorEastAsia" w:hAnsi="Cambria Math" w:cs="Times New Roman"/>
            <w:color w:val="1F3864" w:themeColor="accent1" w:themeShade="80"/>
          </w:rPr>
          <m:t>i</m:t>
        </m:r>
      </m:oMath>
      <w:r w:rsidR="005A5893" w:rsidRPr="009E36B0">
        <w:rPr>
          <w:rFonts w:ascii="Times New Roman" w:eastAsiaTheme="minorEastAsia" w:hAnsi="Times New Roman" w:cs="Times New Roman"/>
          <w:iCs/>
          <w:color w:val="1F3864" w:themeColor="accent1" w:themeShade="80"/>
        </w:rPr>
        <w:t xml:space="preserve"> and </w:t>
      </w:r>
      <m:oMath>
        <m:r>
          <w:rPr>
            <w:rFonts w:ascii="Cambria Math" w:eastAsiaTheme="minorEastAsia" w:hAnsi="Cambria Math" w:cs="Times New Roman"/>
            <w:color w:val="1F3864" w:themeColor="accent1" w:themeShade="80"/>
          </w:rPr>
          <m:t>k</m:t>
        </m:r>
      </m:oMath>
      <w:r w:rsidR="005A5893" w:rsidRPr="009E36B0">
        <w:rPr>
          <w:rFonts w:ascii="Times New Roman" w:eastAsiaTheme="minorEastAsia" w:hAnsi="Times New Roman" w:cs="Times New Roman"/>
          <w:iCs/>
          <w:color w:val="1F3864" w:themeColor="accent1" w:themeShade="80"/>
        </w:rPr>
        <w:t xml:space="preserve"> for </w:t>
      </w:r>
      <w:r w:rsidR="005926F2" w:rsidRPr="009E36B0">
        <w:rPr>
          <w:rFonts w:ascii="Times New Roman" w:eastAsiaTheme="minorEastAsia" w:hAnsi="Times New Roman" w:cs="Times New Roman"/>
          <w:iCs/>
          <w:color w:val="1F3864" w:themeColor="accent1" w:themeShade="80"/>
        </w:rPr>
        <w:t xml:space="preserve">plant </w:t>
      </w:r>
      <w:r w:rsidR="005A5893" w:rsidRPr="009E36B0">
        <w:rPr>
          <w:rFonts w:ascii="Times New Roman" w:eastAsiaTheme="minorEastAsia" w:hAnsi="Times New Roman" w:cs="Times New Roman"/>
          <w:iCs/>
          <w:color w:val="1F3864" w:themeColor="accent1" w:themeShade="80"/>
        </w:rPr>
        <w:t xml:space="preserve">species </w:t>
      </w:r>
      <m:oMath>
        <m:r>
          <w:rPr>
            <w:rFonts w:ascii="Cambria Math" w:eastAsiaTheme="minorEastAsia" w:hAnsi="Cambria Math" w:cs="Times New Roman"/>
            <w:color w:val="1F3864" w:themeColor="accent1" w:themeShade="80"/>
          </w:rPr>
          <m:t>j</m:t>
        </m:r>
      </m:oMath>
      <w:r w:rsidR="005A5893"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 xml:space="preserve">This is a natural way in which to report differences between treatments given the log link function. </w:t>
      </w:r>
      <w:r w:rsidR="004A5306">
        <w:rPr>
          <w:rFonts w:ascii="Times New Roman" w:eastAsiaTheme="minorEastAsia" w:hAnsi="Times New Roman" w:cs="Times New Roman"/>
          <w:iCs/>
          <w:color w:val="1F3864" w:themeColor="accent1" w:themeShade="80"/>
        </w:rPr>
        <w:t>Finally, n</w:t>
      </w:r>
      <w:r w:rsidR="009E2860" w:rsidRPr="009E36B0">
        <w:rPr>
          <w:rFonts w:ascii="Times New Roman" w:eastAsiaTheme="minorEastAsia" w:hAnsi="Times New Roman" w:cs="Times New Roman"/>
          <w:iCs/>
          <w:color w:val="1F3864" w:themeColor="accent1" w:themeShade="80"/>
        </w:rPr>
        <w:t>inety-five percent</w:t>
      </w:r>
      <w:r w:rsidR="0000519B"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confidence</w:t>
      </w:r>
      <w:r w:rsidR="0000519B" w:rsidRPr="009E36B0">
        <w:rPr>
          <w:rFonts w:ascii="Times New Roman" w:eastAsiaTheme="minorEastAsia" w:hAnsi="Times New Roman" w:cs="Times New Roman"/>
          <w:iCs/>
          <w:color w:val="1F3864" w:themeColor="accent1" w:themeShade="80"/>
        </w:rPr>
        <w:t xml:space="preserve"> intervals</w:t>
      </w:r>
      <w:r w:rsidR="00CE7158" w:rsidRPr="009E36B0">
        <w:rPr>
          <w:rFonts w:ascii="Times New Roman" w:eastAsiaTheme="minorEastAsia" w:hAnsi="Times New Roman" w:cs="Times New Roman"/>
          <w:iCs/>
          <w:color w:val="1F3864" w:themeColor="accent1" w:themeShade="80"/>
        </w:rPr>
        <w:t xml:space="preserve"> </w:t>
      </w:r>
      <w:r w:rsidR="0000519B" w:rsidRPr="009E36B0">
        <w:rPr>
          <w:rFonts w:ascii="Times New Roman" w:eastAsiaTheme="minorEastAsia" w:hAnsi="Times New Roman" w:cs="Times New Roman"/>
          <w:iCs/>
          <w:color w:val="1F3864" w:themeColor="accent1" w:themeShade="80"/>
        </w:rPr>
        <w:t xml:space="preserve">for </w:t>
      </w:r>
      <w:r w:rsidR="005D1BE0" w:rsidRPr="009E36B0">
        <w:rPr>
          <w:rFonts w:ascii="Times New Roman" w:eastAsiaTheme="minorEastAsia" w:hAnsi="Times New Roman" w:cs="Times New Roman"/>
          <w:iCs/>
          <w:color w:val="1F3864" w:themeColor="accent1" w:themeShade="80"/>
        </w:rPr>
        <w:t>estimates</w:t>
      </w:r>
      <w:r w:rsidR="00882FE9" w:rsidRPr="009E36B0">
        <w:rPr>
          <w:rFonts w:ascii="Times New Roman" w:eastAsiaTheme="minorEastAsia" w:hAnsi="Times New Roman" w:cs="Times New Roman"/>
          <w:iCs/>
          <w:color w:val="1F3864" w:themeColor="accent1" w:themeShade="80"/>
        </w:rPr>
        <w:t xml:space="preserve"> </w:t>
      </w:r>
      <w:r w:rsidR="009E2860" w:rsidRPr="009E36B0">
        <w:rPr>
          <w:rFonts w:ascii="Times New Roman" w:eastAsiaTheme="minorEastAsia" w:hAnsi="Times New Roman" w:cs="Times New Roman"/>
          <w:iCs/>
          <w:color w:val="1F3864" w:themeColor="accent1" w:themeShade="80"/>
        </w:rPr>
        <w:t xml:space="preserve">are </w:t>
      </w:r>
      <w:r w:rsidR="009E36B0" w:rsidRPr="009E36B0">
        <w:rPr>
          <w:rFonts w:ascii="Times New Roman" w:eastAsiaTheme="minorEastAsia" w:hAnsi="Times New Roman" w:cs="Times New Roman"/>
          <w:iCs/>
          <w:color w:val="1F3864" w:themeColor="accent1" w:themeShade="80"/>
        </w:rPr>
        <w:t xml:space="preserve">denoted with </w:t>
      </w:r>
      <m:oMath>
        <m:sSub>
          <m:sSubPr>
            <m:ctrlPr>
              <w:rPr>
                <w:rFonts w:ascii="Cambria Math" w:eastAsiaTheme="minorEastAsia" w:hAnsi="Cambria Math" w:cs="Times New Roman"/>
                <w:i/>
                <w:iCs/>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oMath>
      <w:r w:rsidR="009E36B0" w:rsidRPr="009E36B0">
        <w:rPr>
          <w:rFonts w:ascii="Times New Roman" w:eastAsiaTheme="minorEastAsia" w:hAnsi="Times New Roman" w:cs="Times New Roman"/>
          <w:iCs/>
          <w:color w:val="1F3864" w:themeColor="accent1" w:themeShade="80"/>
        </w:rPr>
        <w:t xml:space="preserve"> followed by an interval</w:t>
      </w:r>
      <w:r w:rsidR="004A5306">
        <w:rPr>
          <w:rFonts w:ascii="Times New Roman" w:eastAsiaTheme="minorEastAsia" w:hAnsi="Times New Roman" w:cs="Times New Roman"/>
          <w:iCs/>
          <w:color w:val="1F3864" w:themeColor="accent1" w:themeShade="80"/>
        </w:rPr>
        <w:t xml:space="preserve"> (in set notation)</w:t>
      </w:r>
      <w:r w:rsidR="004A060D">
        <w:rPr>
          <w:rFonts w:ascii="Times New Roman" w:eastAsiaTheme="minorEastAsia" w:hAnsi="Times New Roman" w:cs="Times New Roman"/>
          <w:iCs/>
          <w:color w:val="1F3864" w:themeColor="accent1" w:themeShade="80"/>
        </w:rPr>
        <w:t xml:space="preserve"> estimated from 1,000 bootstrapped mean </w:t>
      </w:r>
      <w:r w:rsidR="00CB7CE2">
        <w:rPr>
          <w:rFonts w:ascii="Times New Roman" w:eastAsiaTheme="minorEastAsia" w:hAnsi="Times New Roman" w:cs="Times New Roman"/>
          <w:iCs/>
          <w:color w:val="1F3864" w:themeColor="accent1" w:themeShade="80"/>
        </w:rPr>
        <w:t>predictions</w:t>
      </w:r>
      <w:r w:rsidR="007257F0">
        <w:rPr>
          <w:rFonts w:ascii="Times New Roman" w:eastAsiaTheme="minorEastAsia" w:hAnsi="Times New Roman" w:cs="Times New Roman"/>
          <w:iCs/>
          <w:color w:val="1F3864" w:themeColor="accent1" w:themeShade="80"/>
        </w:rPr>
        <w:t xml:space="preserve"> </w:t>
      </w:r>
      <w:r w:rsidR="007257F0">
        <w:rPr>
          <w:rFonts w:ascii="Times New Roman" w:eastAsiaTheme="minorEastAsia" w:hAnsi="Times New Roman" w:cs="Times New Roman"/>
          <w:iCs/>
          <w:color w:val="1F3864" w:themeColor="accent1" w:themeShade="80"/>
        </w:rPr>
        <w:fldChar w:fldCharType="begin"/>
      </w:r>
      <w:r w:rsidR="00E91D73">
        <w:rPr>
          <w:rFonts w:ascii="Times New Roman" w:eastAsiaTheme="minorEastAsia" w:hAnsi="Times New Roman" w:cs="Times New Roman"/>
          <w:iCs/>
          <w:color w:val="1F3864" w:themeColor="accent1" w:themeShade="80"/>
        </w:rPr>
        <w:instrText xml:space="preserve"> ADDIN ZOTERO_ITEM CSL_CITATION {"citationID":"a2is5ltti1u","properties":{"formattedCitation":"[29]","plainCitation":"[29]","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schema":"https://github.com/citation-style-language/schema/raw/master/csl-citation.json"} </w:instrText>
      </w:r>
      <w:r w:rsidR="007257F0">
        <w:rPr>
          <w:rFonts w:ascii="Times New Roman" w:eastAsiaTheme="minorEastAsia" w:hAnsi="Times New Roman" w:cs="Times New Roman"/>
          <w:iCs/>
          <w:color w:val="1F3864" w:themeColor="accent1" w:themeShade="80"/>
        </w:rPr>
        <w:fldChar w:fldCharType="separate"/>
      </w:r>
      <w:r w:rsidR="007257F0" w:rsidRPr="007257F0">
        <w:rPr>
          <w:rFonts w:ascii="Times New Roman" w:hAnsi="Times New Roman" w:cs="Times New Roman"/>
          <w:color w:val="000080"/>
        </w:rPr>
        <w:t>[29]</w:t>
      </w:r>
      <w:r w:rsidR="007257F0">
        <w:rPr>
          <w:rFonts w:ascii="Times New Roman" w:eastAsiaTheme="minorEastAsia" w:hAnsi="Times New Roman" w:cs="Times New Roman"/>
          <w:iCs/>
          <w:color w:val="1F3864" w:themeColor="accent1" w:themeShade="80"/>
        </w:rPr>
        <w:fldChar w:fldCharType="end"/>
      </w:r>
      <w:r w:rsidR="00CB7CE2">
        <w:rPr>
          <w:rFonts w:ascii="Times New Roman" w:eastAsiaTheme="minorEastAsia" w:hAnsi="Times New Roman" w:cs="Times New Roman"/>
          <w:iCs/>
          <w:color w:val="1F3864" w:themeColor="accent1" w:themeShade="80"/>
        </w:rPr>
        <w:t>.</w:t>
      </w:r>
      <w:r w:rsidR="00CB7CE2">
        <w:rPr>
          <w:rFonts w:ascii="Times New Roman" w:eastAsiaTheme="minorEastAsia" w:hAnsi="Times New Roman" w:cs="Times New Roman"/>
          <w:iCs/>
        </w:rPr>
        <w:t xml:space="preserve"> </w:t>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7E322A" w:rsidRDefault="00E0497B" w:rsidP="007E322A">
      <w:pPr>
        <w:spacing w:line="480" w:lineRule="auto"/>
        <w:rPr>
          <w:rFonts w:ascii="Times New Roman" w:eastAsiaTheme="minorEastAsia" w:hAnsi="Times New Roman" w:cs="Times New Roman"/>
          <w:b/>
          <w:bCs/>
          <w:iCs/>
          <w:sz w:val="36"/>
          <w:szCs w:val="36"/>
        </w:rPr>
      </w:pPr>
      <w:r w:rsidRPr="007E322A">
        <w:rPr>
          <w:rFonts w:ascii="Times New Roman" w:eastAsiaTheme="minorEastAsia" w:hAnsi="Times New Roman" w:cs="Times New Roman"/>
          <w:b/>
          <w:bCs/>
          <w:iCs/>
          <w:sz w:val="36"/>
          <w:szCs w:val="36"/>
        </w:rPr>
        <w:t>R</w:t>
      </w:r>
      <w:r w:rsidR="00E3066B" w:rsidRPr="007E322A">
        <w:rPr>
          <w:rFonts w:ascii="Times New Roman" w:eastAsiaTheme="minorEastAsia" w:hAnsi="Times New Roman" w:cs="Times New Roman"/>
          <w:b/>
          <w:bCs/>
          <w:iCs/>
          <w:sz w:val="36"/>
          <w:szCs w:val="36"/>
        </w:rPr>
        <w:t>esults</w:t>
      </w:r>
    </w:p>
    <w:p w14:paraId="5FB7505B" w14:textId="14C02307"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0F7264">
        <w:rPr>
          <w:rFonts w:ascii="Times New Roman" w:eastAsiaTheme="minorEastAsia" w:hAnsi="Times New Roman" w:cs="Times New Roman"/>
        </w:rPr>
        <w:t>compared pollen tube counts in hand-pollinated control flowers</w:t>
      </w:r>
      <w:r w:rsidR="006C261D">
        <w:rPr>
          <w:rFonts w:ascii="Times New Roman" w:eastAsiaTheme="minorEastAsia" w:hAnsi="Times New Roman" w:cs="Times New Roman"/>
        </w:rPr>
        <w:t xml:space="preserve"> (HP) and </w:t>
      </w:r>
      <w:r w:rsidR="000F7264">
        <w:rPr>
          <w:rFonts w:ascii="Times New Roman" w:eastAsiaTheme="minorEastAsia" w:hAnsi="Times New Roman" w:cs="Times New Roman"/>
        </w:rPr>
        <w:t xml:space="preserve">those that were visited by a pollen-free, morphologically matched </w:t>
      </w:r>
      <w:r>
        <w:rPr>
          <w:rFonts w:ascii="Times New Roman" w:eastAsiaTheme="minorEastAsia" w:hAnsi="Times New Roman" w:cs="Times New Roman"/>
        </w:rPr>
        <w:t>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 xml:space="preserve">evidence that a visit by </w:t>
      </w:r>
      <w:r w:rsidR="000F7264">
        <w:rPr>
          <w:rFonts w:ascii="Times New Roman" w:eastAsiaTheme="minorEastAsia" w:hAnsi="Times New Roman" w:cs="Times New Roman"/>
        </w:rPr>
        <w:t xml:space="preserve">a matched </w:t>
      </w:r>
      <w:r w:rsidR="008D41C1" w:rsidRPr="00994361">
        <w:rPr>
          <w:rFonts w:ascii="Times New Roman" w:eastAsiaTheme="minorEastAsia" w:hAnsi="Times New Roman" w:cs="Times New Roman"/>
        </w:rPr>
        <w:t>hummingbird</w:t>
      </w:r>
      <w:r w:rsidR="00354DAD">
        <w:rPr>
          <w:rFonts w:ascii="Times New Roman" w:eastAsiaTheme="minorEastAsia" w:hAnsi="Times New Roman" w:cs="Times New Roman"/>
        </w:rPr>
        <w:t xml:space="preserve"> increase</w:t>
      </w:r>
      <w:r w:rsidR="000E2509">
        <w:rPr>
          <w:rFonts w:ascii="Times New Roman" w:eastAsiaTheme="minorEastAsia" w:hAnsi="Times New Roman" w:cs="Times New Roman"/>
        </w:rPr>
        <w:t>d</w:t>
      </w:r>
      <w:r w:rsidR="00354DAD">
        <w:rPr>
          <w:rFonts w:ascii="Times New Roman" w:eastAsiaTheme="minorEastAsia" w:hAnsi="Times New Roman" w:cs="Times New Roman"/>
        </w:rPr>
        <w:t xml:space="preserve">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5A6E3B">
        <w:rPr>
          <w:rFonts w:ascii="Times New Roman" w:eastAsiaTheme="minorEastAsia" w:hAnsi="Times New Roman" w:cs="Times New Roman"/>
        </w:rPr>
        <w:t xml:space="preserve"> (Fig 2)</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EA10D7">
        <w:rPr>
          <w:rFonts w:ascii="Times New Roman" w:eastAsiaTheme="minorEastAsia" w:hAnsi="Times New Roman" w:cs="Times New Roman"/>
        </w:rPr>
        <w:t>6.91</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AC0AE3">
        <w:rPr>
          <w:rFonts w:ascii="Times New Roman" w:eastAsiaTheme="minorEastAsia" w:hAnsi="Times New Roman" w:cs="Times New Roman"/>
        </w:rPr>
        <w:t xml:space="preserve"> </w:t>
      </w:r>
      <w:r w:rsidR="00AC0AE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w:rPr>
                <w:rFonts w:ascii="Cambria Math" w:eastAsiaTheme="minorEastAsia" w:hAnsi="Cambria Math" w:cs="Times New Roman"/>
                <w:color w:val="1F3864" w:themeColor="accent1" w:themeShade="80"/>
              </w:rPr>
              <m:t>λ</m:t>
            </m:r>
          </m:e>
          <m:sub>
            <m:r>
              <m:rPr>
                <m:sty m:val="p"/>
              </m:rPr>
              <w:rPr>
                <w:rFonts w:ascii="Cambria Math" w:eastAsiaTheme="minorEastAsia" w:hAnsi="Cambria Math" w:cs="Times New Roman"/>
                <w:color w:val="1F3864" w:themeColor="accent1" w:themeShade="80"/>
              </w:rPr>
              <m:t>LB,t</m:t>
            </m:r>
          </m:sub>
        </m:sSub>
        <m:r>
          <m:rPr>
            <m:lit/>
            <m:sty m:val="p"/>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m:rPr>
                <m:sty m:val="p"/>
              </m:rPr>
              <w:rPr>
                <w:rFonts w:ascii="Cambria Math" w:eastAsiaTheme="minorEastAsia" w:hAnsi="Cambria Math" w:cs="Times New Roman"/>
                <w:color w:val="1F3864" w:themeColor="accent1" w:themeShade="80"/>
              </w:rPr>
              <m:t>λ</m:t>
            </m:r>
          </m:e>
          <m:sub>
            <m:r>
              <m:rPr>
                <m:sty m:val="p"/>
              </m:rPr>
              <w:rPr>
                <w:rFonts w:ascii="Cambria Math" w:eastAsiaTheme="minorEastAsia" w:hAnsi="Cambria Math" w:cs="Times New Roman"/>
                <w:color w:val="1F3864" w:themeColor="accent1" w:themeShade="80"/>
              </w:rPr>
              <m:t>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3.56, 43.49</m:t>
            </m:r>
          </m:e>
        </m:d>
        <m:r>
          <m:rPr>
            <m:lit/>
          </m:rPr>
          <w:rPr>
            <w:rFonts w:ascii="Cambria Math" w:eastAsiaTheme="minorEastAsia" w:hAnsi="Cambria Math" w:cs="Times New Roman"/>
            <w:color w:val="1F3864" w:themeColor="accent1" w:themeShade="80"/>
          </w:rPr>
          <m:t>}</m:t>
        </m:r>
      </m:oMath>
      <w:r w:rsidR="00AC0AE3"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t</m:t>
            </m:r>
          </m:sub>
        </m:sSub>
        <m:r>
          <w:rPr>
            <w:rFonts w:ascii="Cambria Math" w:eastAsiaTheme="minorEastAsia" w:hAnsi="Cambria Math" w:cs="Times New Roman"/>
            <w:color w:val="1F3864" w:themeColor="accent1" w:themeShade="80"/>
          </w:rPr>
          <m:t>=0.17</m:t>
        </m:r>
      </m:oMath>
      <w:r w:rsidR="00CB76CA"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7.21</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0.41</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t</m:t>
            </m:r>
          </m:sub>
        </m:sSub>
        <m:r>
          <w:rPr>
            <w:rFonts w:ascii="Cambria Math" w:eastAsiaTheme="minorEastAsia" w:hAnsi="Cambria Math" w:cs="Times New Roman"/>
            <w:color w:val="1F3864" w:themeColor="accent1" w:themeShade="80"/>
          </w:rPr>
          <m:t>=1.21</m:t>
        </m:r>
      </m:oMath>
      <w:r w:rsidR="00CB76CA"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6, 2.11</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0F7264">
        <w:rPr>
          <w:rFonts w:ascii="Times New Roman" w:eastAsiaTheme="minorEastAsia" w:hAnsi="Times New Roman" w:cs="Times New Roman"/>
        </w:rPr>
        <w:t>-</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t</m:t>
            </m:r>
          </m:sub>
        </m:sSub>
        <m:r>
          <w:rPr>
            <w:rFonts w:ascii="Cambria Math" w:eastAsiaTheme="minorEastAsia" w:hAnsi="Cambria Math" w:cs="Times New Roman"/>
            <w:color w:val="1F3864" w:themeColor="accent1" w:themeShade="80"/>
          </w:rPr>
          <m:t>=0.36</m:t>
        </m:r>
      </m:oMath>
      <w:r w:rsidR="00CB76CA" w:rsidRPr="00EC7211">
        <w:rPr>
          <w:rFonts w:ascii="Times New Roman" w:eastAsiaTheme="minorEastAsia" w:hAnsi="Times New Roman" w:cs="Times New Roman"/>
          <w:color w:val="1F3864" w:themeColor="accent1" w:themeShade="80"/>
        </w:rPr>
        <w:t xml:space="preserve"> tubes per style,</w:t>
      </w:r>
      <w:r w:rsidR="00764949"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SB,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09, 0.80</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w:t>
      </w:r>
      <w:r w:rsidR="00CE6AD5" w:rsidRPr="00EC7211">
        <w:rPr>
          <w:rFonts w:ascii="Times New Roman" w:eastAsiaTheme="minorEastAsia" w:hAnsi="Times New Roman" w:cs="Times New Roman"/>
          <w:color w:val="1F3864" w:themeColor="accent1" w:themeShade="80"/>
        </w:rPr>
        <w:t xml:space="preserve"> </w:t>
      </w:r>
      <w:r w:rsidR="00DE5206" w:rsidRPr="00EC7211">
        <w:rPr>
          <w:rFonts w:ascii="Times New Roman" w:eastAsiaTheme="minorEastAsia" w:hAnsi="Times New Roman" w:cs="Times New Roman"/>
          <w:color w:val="1F3864" w:themeColor="accent1" w:themeShade="80"/>
        </w:rPr>
        <w:t xml:space="preserve">Fig </w:t>
      </w:r>
      <w:r w:rsidR="005A6E3B" w:rsidRPr="00EC7211">
        <w:rPr>
          <w:rFonts w:ascii="Times New Roman" w:eastAsiaTheme="minorEastAsia" w:hAnsi="Times New Roman" w:cs="Times New Roman"/>
          <w:color w:val="1F3864" w:themeColor="accent1" w:themeShade="80"/>
        </w:rPr>
        <w:t>2</w:t>
      </w:r>
      <w:r w:rsidR="00DE5206" w:rsidRPr="00EC7211">
        <w:rPr>
          <w:rFonts w:ascii="Times New Roman" w:eastAsiaTheme="minorEastAsia" w:hAnsi="Times New Roman" w:cs="Times New Roman"/>
          <w:color w:val="1F3864" w:themeColor="accent1" w:themeShade="80"/>
        </w:rPr>
        <w:t>)</w:t>
      </w:r>
      <w:r w:rsidR="0089401E" w:rsidRPr="00EC7211">
        <w:rPr>
          <w:rFonts w:ascii="Times New Roman" w:eastAsiaTheme="minorEastAsia" w:hAnsi="Times New Roman" w:cs="Times New Roman"/>
          <w:color w:val="1F3864" w:themeColor="accent1" w:themeShade="80"/>
        </w:rPr>
        <w:t>.</w:t>
      </w:r>
      <w:r w:rsidR="00710CD5" w:rsidRPr="00EC7211">
        <w:rPr>
          <w:rFonts w:ascii="Times New Roman" w:eastAsiaTheme="minorEastAsia" w:hAnsi="Times New Roman" w:cs="Times New Roman"/>
          <w:color w:val="1F3864" w:themeColor="accent1" w:themeShade="80"/>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sidRPr="00C84206">
        <w:rPr>
          <w:rFonts w:ascii="Times New Roman" w:eastAsiaTheme="minorEastAsia" w:hAnsi="Times New Roman" w:cs="Times New Roman"/>
          <w:color w:val="1F4E79" w:themeColor="accent5" w:themeShade="80"/>
        </w:rPr>
        <w:lastRenderedPageBreak/>
        <w:t>(</w:t>
      </w:r>
      <m:oMath>
        <m:sSub>
          <m:sSubPr>
            <m:ctrlPr>
              <w:rPr>
                <w:rFonts w:ascii="Cambria Math" w:eastAsiaTheme="minorEastAsia" w:hAnsi="Cambria Math" w:cs="Times New Roman"/>
                <w:i/>
                <w:color w:val="1F4E79" w:themeColor="accent5" w:themeShade="80"/>
              </w:rPr>
            </m:ctrlPr>
          </m:sSubPr>
          <m:e>
            <m:acc>
              <m:accPr>
                <m:ctrlPr>
                  <w:rPr>
                    <w:rFonts w:ascii="Cambria Math" w:eastAsiaTheme="minorEastAsia" w:hAnsi="Cambria Math" w:cs="Times New Roman"/>
                    <w:color w:val="1F4E79" w:themeColor="accent5" w:themeShade="80"/>
                  </w:rPr>
                </m:ctrlPr>
              </m:accPr>
              <m:e>
                <m:r>
                  <m:rPr>
                    <m:sty m:val="p"/>
                  </m:rPr>
                  <w:rPr>
                    <w:rFonts w:ascii="Cambria Math" w:eastAsiaTheme="minorEastAsia" w:hAnsi="Cambria Math" w:cs="Times New Roman"/>
                    <w:color w:val="1F4E79" w:themeColor="accent5" w:themeShade="80"/>
                  </w:rPr>
                  <m:t>λ</m:t>
                </m:r>
              </m:e>
            </m:acc>
          </m:e>
          <m:sub>
            <m:r>
              <w:rPr>
                <w:rFonts w:ascii="Cambria Math" w:eastAsiaTheme="minorEastAsia" w:hAnsi="Cambria Math" w:cs="Times New Roman"/>
                <w:color w:val="1F4E79" w:themeColor="accent5" w:themeShade="80"/>
              </w:rPr>
              <m:t>LB,t</m:t>
            </m:r>
          </m:sub>
        </m:sSub>
        <m:r>
          <m:rPr>
            <m:lit/>
          </m:rPr>
          <w:rPr>
            <w:rFonts w:ascii="Cambria Math" w:eastAsiaTheme="minorEastAsia" w:hAnsi="Cambria Math" w:cs="Times New Roman"/>
            <w:color w:val="1F4E79" w:themeColor="accent5" w:themeShade="80"/>
          </w:rPr>
          <m:t>/</m:t>
        </m:r>
        <m:sSub>
          <m:sSubPr>
            <m:ctrlPr>
              <w:rPr>
                <w:rFonts w:ascii="Cambria Math" w:eastAsiaTheme="minorEastAsia" w:hAnsi="Cambria Math" w:cs="Times New Roman"/>
                <w:i/>
                <w:color w:val="1F4E79" w:themeColor="accent5" w:themeShade="80"/>
              </w:rPr>
            </m:ctrlPr>
          </m:sSubPr>
          <m:e>
            <m:acc>
              <m:accPr>
                <m:ctrlPr>
                  <w:rPr>
                    <w:rFonts w:ascii="Cambria Math" w:eastAsiaTheme="minorEastAsia" w:hAnsi="Cambria Math" w:cs="Times New Roman"/>
                    <w:color w:val="1F4E79" w:themeColor="accent5" w:themeShade="80"/>
                  </w:rPr>
                </m:ctrlPr>
              </m:accPr>
              <m:e>
                <m:r>
                  <m:rPr>
                    <m:sty m:val="p"/>
                  </m:rPr>
                  <w:rPr>
                    <w:rFonts w:ascii="Cambria Math" w:eastAsiaTheme="minorEastAsia" w:hAnsi="Cambria Math" w:cs="Times New Roman"/>
                    <w:color w:val="1F4E79" w:themeColor="accent5" w:themeShade="80"/>
                  </w:rPr>
                  <m:t>λ</m:t>
                </m:r>
              </m:e>
            </m:acc>
          </m:e>
          <m:sub>
            <m:r>
              <w:rPr>
                <w:rFonts w:ascii="Cambria Math" w:eastAsiaTheme="minorEastAsia" w:hAnsi="Cambria Math" w:cs="Times New Roman"/>
                <w:color w:val="1F4E79" w:themeColor="accent5" w:themeShade="80"/>
              </w:rPr>
              <m:t>SB,t</m:t>
            </m:r>
          </m:sub>
        </m:sSub>
        <m:r>
          <w:rPr>
            <w:rFonts w:ascii="Cambria Math" w:eastAsiaTheme="minorEastAsia" w:hAnsi="Cambria Math" w:cs="Times New Roman"/>
            <w:color w:val="1F4E79" w:themeColor="accent5" w:themeShade="80"/>
          </w:rPr>
          <m:t xml:space="preserve"> = </m:t>
        </m:r>
      </m:oMath>
      <w:r w:rsidR="00CE6AD5" w:rsidRPr="00C84206">
        <w:rPr>
          <w:rFonts w:ascii="Times New Roman" w:eastAsiaTheme="minorEastAsia" w:hAnsi="Times New Roman" w:cs="Times New Roman"/>
          <w:color w:val="1F4E79" w:themeColor="accent5" w:themeShade="80"/>
        </w:rPr>
        <w:t>3.32</w:t>
      </w:r>
      <w:r w:rsidR="00A56E8C" w:rsidRPr="00C84206">
        <w:rPr>
          <w:rFonts w:ascii="Times New Roman" w:eastAsiaTheme="minorEastAsia" w:hAnsi="Times New Roman" w:cs="Times New Roman"/>
          <w:color w:val="1F4E79" w:themeColor="accent5" w:themeShade="80"/>
        </w:rPr>
        <w:t xml:space="preserve"> times</w:t>
      </w:r>
      <w:r w:rsidR="00145582" w:rsidRPr="00C84206">
        <w:rPr>
          <w:rFonts w:ascii="Times New Roman" w:eastAsiaTheme="minorEastAsia" w:hAnsi="Times New Roman" w:cs="Times New Roman"/>
          <w:color w:val="1F4E79" w:themeColor="accent5" w:themeShade="80"/>
        </w:rPr>
        <w:t xml:space="preserve"> </w:t>
      </w:r>
      <w:r w:rsidR="00A56E8C" w:rsidRPr="00C84206">
        <w:rPr>
          <w:rFonts w:ascii="Times New Roman" w:eastAsiaTheme="minorEastAsia" w:hAnsi="Times New Roman" w:cs="Times New Roman"/>
          <w:color w:val="1F4E79" w:themeColor="accent5" w:themeShade="80"/>
        </w:rPr>
        <w:t>greater</w:t>
      </w:r>
      <w:r w:rsidR="00A404B8" w:rsidRPr="00C84206">
        <w:rPr>
          <w:rFonts w:ascii="Times New Roman" w:eastAsiaTheme="minorEastAsia" w:hAnsi="Times New Roman" w:cs="Times New Roman"/>
          <w:color w:val="1F4E79" w:themeColor="accent5" w:themeShade="80"/>
        </w:rPr>
        <w:t>,</w:t>
      </w:r>
      <w:r w:rsidR="00A56E8C" w:rsidRPr="00C84206">
        <w:rPr>
          <w:rFonts w:ascii="Times New Roman" w:eastAsiaTheme="minorEastAsia" w:hAnsi="Times New Roman" w:cs="Times New Roman"/>
          <w:color w:val="1F4E79" w:themeColor="accent5" w:themeShade="80"/>
        </w:rPr>
        <w:t xml:space="preserve"> </w:t>
      </w:r>
      <m:oMath>
        <m:sSub>
          <m:sSubPr>
            <m:ctrlPr>
              <w:rPr>
                <w:rFonts w:ascii="Cambria Math" w:eastAsiaTheme="minorEastAsia" w:hAnsi="Cambria Math" w:cs="Times New Roman"/>
                <w:i/>
                <w:color w:val="1F4E79" w:themeColor="accent5" w:themeShade="80"/>
              </w:rPr>
            </m:ctrlPr>
          </m:sSubPr>
          <m:e>
            <m:r>
              <m:rPr>
                <m:scr m:val="script"/>
              </m:rPr>
              <w:rPr>
                <w:rFonts w:ascii="Cambria Math" w:eastAsiaTheme="minorEastAsia" w:hAnsi="Cambria Math" w:cs="Times New Roman"/>
                <w:color w:val="1F4E79" w:themeColor="accent5" w:themeShade="80"/>
              </w:rPr>
              <m:t>C</m:t>
            </m:r>
          </m:e>
          <m:sub>
            <m:r>
              <w:rPr>
                <w:rFonts w:ascii="Cambria Math" w:eastAsiaTheme="minorEastAsia" w:hAnsi="Cambria Math" w:cs="Times New Roman"/>
                <w:color w:val="1F4E79" w:themeColor="accent5" w:themeShade="80"/>
              </w:rPr>
              <m:t>0.95</m:t>
            </m:r>
          </m:sub>
        </m:sSub>
        <m:r>
          <w:rPr>
            <w:rFonts w:ascii="Cambria Math" w:eastAsiaTheme="minorEastAsia" w:hAnsi="Cambria Math" w:cs="Times New Roman"/>
            <w:color w:val="1F4E79" w:themeColor="accent5" w:themeShade="80"/>
          </w:rPr>
          <m:t>=</m:t>
        </m:r>
        <m:r>
          <m:rPr>
            <m:lit/>
          </m:rPr>
          <w:rPr>
            <w:rFonts w:ascii="Cambria Math" w:eastAsiaTheme="minorEastAsia" w:hAnsi="Cambria Math" w:cs="Times New Roman"/>
            <w:color w:val="1F4E79" w:themeColor="accent5" w:themeShade="80"/>
          </w:rPr>
          <m:t>{</m:t>
        </m:r>
        <m:sSub>
          <m:sSubPr>
            <m:ctrlPr>
              <w:rPr>
                <w:rFonts w:ascii="Cambria Math" w:eastAsiaTheme="minorEastAsia" w:hAnsi="Cambria Math" w:cs="Times New Roman"/>
                <w:i/>
                <w:color w:val="1F4E79" w:themeColor="accent5" w:themeShade="80"/>
              </w:rPr>
            </m:ctrlPr>
          </m:sSubPr>
          <m:e>
            <m:r>
              <m:rPr>
                <m:sty m:val="p"/>
              </m:rPr>
              <w:rPr>
                <w:rFonts w:ascii="Cambria Math" w:eastAsiaTheme="minorEastAsia" w:hAnsi="Cambria Math" w:cs="Times New Roman"/>
                <w:color w:val="1F4E79" w:themeColor="accent5" w:themeShade="80"/>
              </w:rPr>
              <m:t>λ</m:t>
            </m:r>
          </m:e>
          <m:sub>
            <m:r>
              <w:rPr>
                <w:rFonts w:ascii="Cambria Math" w:eastAsiaTheme="minorEastAsia" w:hAnsi="Cambria Math" w:cs="Times New Roman"/>
                <w:color w:val="1F4E79" w:themeColor="accent5" w:themeShade="80"/>
              </w:rPr>
              <m:t>LB,t</m:t>
            </m:r>
          </m:sub>
        </m:sSub>
        <m:r>
          <m:rPr>
            <m:lit/>
          </m:rPr>
          <w:rPr>
            <w:rFonts w:ascii="Cambria Math" w:eastAsiaTheme="minorEastAsia" w:hAnsi="Cambria Math" w:cs="Times New Roman"/>
            <w:color w:val="1F4E79" w:themeColor="accent5" w:themeShade="80"/>
          </w:rPr>
          <m:t>/</m:t>
        </m:r>
        <m:sSub>
          <m:sSubPr>
            <m:ctrlPr>
              <w:rPr>
                <w:rFonts w:ascii="Cambria Math" w:eastAsiaTheme="minorEastAsia" w:hAnsi="Cambria Math" w:cs="Times New Roman"/>
                <w:i/>
                <w:color w:val="1F4E79" w:themeColor="accent5" w:themeShade="80"/>
              </w:rPr>
            </m:ctrlPr>
          </m:sSubPr>
          <m:e>
            <m:r>
              <m:rPr>
                <m:sty m:val="p"/>
              </m:rPr>
              <w:rPr>
                <w:rFonts w:ascii="Cambria Math" w:eastAsiaTheme="minorEastAsia" w:hAnsi="Cambria Math" w:cs="Times New Roman"/>
                <w:color w:val="1F4E79" w:themeColor="accent5" w:themeShade="80"/>
              </w:rPr>
              <m:t>λ</m:t>
            </m:r>
            <m:ctrlPr>
              <w:rPr>
                <w:rFonts w:ascii="Cambria Math" w:eastAsiaTheme="minorEastAsia" w:hAnsi="Cambria Math" w:cs="Times New Roman"/>
                <w:color w:val="1F4E79" w:themeColor="accent5" w:themeShade="80"/>
              </w:rPr>
            </m:ctrlPr>
          </m:e>
          <m:sub>
            <m:r>
              <w:rPr>
                <w:rFonts w:ascii="Cambria Math" w:eastAsiaTheme="minorEastAsia" w:hAnsi="Cambria Math" w:cs="Times New Roman"/>
                <w:color w:val="1F4E79" w:themeColor="accent5" w:themeShade="80"/>
              </w:rPr>
              <m:t>SB,t</m:t>
            </m:r>
          </m:sub>
        </m:sSub>
        <m:r>
          <m:rPr>
            <m:sty m:val="p"/>
          </m:rPr>
          <w:rPr>
            <w:rFonts w:ascii="Cambria Math" w:eastAsiaTheme="minorEastAsia" w:hAnsi="Cambria Math" w:cs="Times New Roman" w:hint="eastAsia"/>
            <w:color w:val="1F4E79" w:themeColor="accent5" w:themeShade="80"/>
          </w:rPr>
          <m:t>∈</m:t>
        </m:r>
        <m:d>
          <m:dPr>
            <m:begChr m:val="["/>
            <m:endChr m:val="]"/>
            <m:ctrlPr>
              <w:rPr>
                <w:rFonts w:ascii="Cambria Math" w:eastAsiaTheme="minorEastAsia" w:hAnsi="Cambria Math" w:cs="Times New Roman"/>
                <w:i/>
                <w:color w:val="1F4E79" w:themeColor="accent5" w:themeShade="80"/>
              </w:rPr>
            </m:ctrlPr>
          </m:dPr>
          <m:e>
            <m:r>
              <w:rPr>
                <w:rFonts w:ascii="Cambria Math" w:eastAsiaTheme="minorEastAsia" w:hAnsi="Cambria Math" w:cs="Times New Roman"/>
                <w:color w:val="1F4E79" w:themeColor="accent5" w:themeShade="80"/>
              </w:rPr>
              <m:t>1.06, 10.33</m:t>
            </m:r>
          </m:e>
        </m:d>
        <m:r>
          <m:rPr>
            <m:lit/>
          </m:rPr>
          <w:rPr>
            <w:rFonts w:ascii="Cambria Math" w:eastAsiaTheme="minorEastAsia" w:hAnsi="Cambria Math" w:cs="Times New Roman"/>
            <w:color w:val="1F4E79" w:themeColor="accent5" w:themeShade="80"/>
          </w:rPr>
          <m:t>}</m:t>
        </m:r>
      </m:oMath>
      <w:r w:rsidR="00A56E8C" w:rsidRPr="00C84206">
        <w:rPr>
          <w:rFonts w:ascii="Times New Roman" w:eastAsiaTheme="minorEastAsia" w:hAnsi="Times New Roman" w:cs="Times New Roman"/>
          <w:color w:val="1F4E79" w:themeColor="accent5" w:themeShade="80"/>
        </w:rPr>
        <w:t xml:space="preserve">) </w:t>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F7264">
        <w:rPr>
          <w:rFonts w:ascii="Times New Roman" w:eastAsiaTheme="minorEastAsia" w:hAnsi="Times New Roman" w:cs="Times New Roman"/>
        </w:rPr>
        <w:t xml:space="preserve"> (Fig</w:t>
      </w:r>
      <w:r w:rsidR="00A404B8">
        <w:rPr>
          <w:rFonts w:ascii="Times New Roman" w:eastAsiaTheme="minorEastAsia" w:hAnsi="Times New Roman" w:cs="Times New Roman"/>
        </w:rPr>
        <w:t>s</w:t>
      </w:r>
      <w:r w:rsidR="000F7264">
        <w:rPr>
          <w:rFonts w:ascii="Times New Roman" w:eastAsiaTheme="minorEastAsia" w:hAnsi="Times New Roman" w:cs="Times New Roman"/>
        </w:rPr>
        <w:t xml:space="preserve"> </w:t>
      </w:r>
      <w:r w:rsidR="00A404B8">
        <w:rPr>
          <w:rFonts w:ascii="Times New Roman" w:eastAsiaTheme="minorEastAsia" w:hAnsi="Times New Roman" w:cs="Times New Roman"/>
        </w:rPr>
        <w:t>1&amp;2</w:t>
      </w:r>
      <w:r w:rsidR="000F7264">
        <w:rPr>
          <w:rFonts w:ascii="Times New Roman" w:eastAsiaTheme="minorEastAsia" w:hAnsi="Times New Roman" w:cs="Times New Roman"/>
        </w:rPr>
        <w:t>)</w:t>
      </w:r>
      <w:r w:rsidR="000419ED">
        <w:rPr>
          <w:rFonts w:ascii="Times New Roman" w:eastAsiaTheme="minorEastAsia" w:hAnsi="Times New Roman" w:cs="Times New Roman"/>
        </w:rPr>
        <w:t>.</w:t>
      </w:r>
    </w:p>
    <w:p w14:paraId="40B8E50E" w14:textId="2C32DBCA" w:rsidR="005A6E3B" w:rsidRDefault="005A6E3B" w:rsidP="00BC4D32">
      <w:pPr>
        <w:spacing w:line="480" w:lineRule="auto"/>
        <w:ind w:firstLine="720"/>
        <w:rPr>
          <w:rFonts w:ascii="Times New Roman" w:eastAsiaTheme="minorEastAsia" w:hAnsi="Times New Roman" w:cs="Times New Roman"/>
        </w:rPr>
      </w:pPr>
    </w:p>
    <w:p w14:paraId="3626AE73" w14:textId="089BE416" w:rsidR="005A6E3B" w:rsidRDefault="005A5934" w:rsidP="005A5934">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t>Fig</w:t>
      </w:r>
      <w:r>
        <w:rPr>
          <w:rFonts w:ascii="Times New Roman" w:eastAsiaTheme="minorEastAsia" w:hAnsi="Times New Roman" w:cs="Times New Roman"/>
          <w:b/>
          <w:bCs/>
        </w:rPr>
        <w:t xml:space="preserve"> 2.</w:t>
      </w:r>
      <w:r>
        <w:rPr>
          <w:rFonts w:ascii="Times New Roman" w:eastAsiaTheme="minorEastAsia" w:hAnsi="Times New Roman" w:cs="Times New Roman"/>
        </w:rPr>
        <w:t xml:space="preserve"> Pollen </w:t>
      </w:r>
      <w:r w:rsidRPr="00994361">
        <w:rPr>
          <w:rFonts w:ascii="Times New Roman" w:eastAsiaTheme="minorEastAsia" w:hAnsi="Times New Roman" w:cs="Times New Roman"/>
        </w:rPr>
        <w:t xml:space="preserve">tube rates in flowers </w:t>
      </w:r>
      <w:r>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w:t>
      </w:r>
      <w:r w:rsidR="00497883">
        <w:rPr>
          <w:rFonts w:ascii="Times New Roman" w:eastAsiaTheme="minorEastAsia" w:hAnsi="Times New Roman" w:cs="Times New Roman"/>
        </w:rPr>
        <w:t xml:space="preserve"> Error bars show the estimate plus or minus </w:t>
      </w:r>
      <w:r w:rsidR="00E840DD">
        <w:rPr>
          <w:rFonts w:ascii="Times New Roman" w:eastAsiaTheme="minorEastAsia" w:hAnsi="Times New Roman" w:cs="Times New Roman"/>
        </w:rPr>
        <w:t>bootstrapped</w:t>
      </w:r>
      <w:r w:rsidR="00497883">
        <w:rPr>
          <w:rFonts w:ascii="Times New Roman" w:eastAsiaTheme="minorEastAsia" w:hAnsi="Times New Roman" w:cs="Times New Roman"/>
        </w:rPr>
        <w:t xml:space="preserve"> standard errors</w:t>
      </w:r>
      <w:r>
        <w:rPr>
          <w:rFonts w:ascii="Times New Roman" w:eastAsiaTheme="minorEastAsia" w:hAnsi="Times New Roman" w:cs="Times New Roman"/>
        </w:rPr>
        <w:t>. The grey, 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Pr>
          <w:rFonts w:ascii="Times New Roman" w:eastAsiaTheme="minorEastAsia" w:hAnsi="Times New Roman" w:cs="Times New Roman"/>
        </w:rPr>
        <w:t xml:space="preserve">) of the pollen tube rates in flowers left open to free ranging pollinators. </w:t>
      </w:r>
    </w:p>
    <w:p w14:paraId="741D73E2" w14:textId="77777777" w:rsidR="005A6E3B" w:rsidRDefault="005A6E3B" w:rsidP="00BC4D32">
      <w:pPr>
        <w:spacing w:line="480" w:lineRule="auto"/>
        <w:ind w:firstLine="720"/>
        <w:rPr>
          <w:rFonts w:ascii="Times New Roman" w:eastAsiaTheme="minorEastAsia" w:hAnsi="Times New Roman" w:cs="Times New Roman"/>
        </w:rPr>
      </w:pPr>
    </w:p>
    <w:p w14:paraId="1EB56351" w14:textId="3EB3A24C"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BE7C9A">
        <w:rPr>
          <w:rFonts w:ascii="Times New Roman" w:eastAsiaTheme="minorEastAsia" w:hAnsi="Times New Roman" w:cs="Times New Roman"/>
        </w:rPr>
        <w:t>similar</w:t>
      </w:r>
      <w:r w:rsidR="006D1129">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 xml:space="preserve">but </w:t>
      </w:r>
      <w:r w:rsidR="00837B9D">
        <w:rPr>
          <w:rFonts w:ascii="Times New Roman" w:eastAsiaTheme="minorEastAsia" w:hAnsi="Times New Roman" w:cs="Times New Roman"/>
        </w:rPr>
        <w:t xml:space="preserve">were </w:t>
      </w:r>
      <w:r w:rsidR="000E2509">
        <w:rPr>
          <w:rFonts w:ascii="Times New Roman" w:eastAsiaTheme="minorEastAsia" w:hAnsi="Times New Roman" w:cs="Times New Roman"/>
        </w:rPr>
        <w:t>approximately</w:t>
      </w:r>
      <w:r w:rsidR="00837B9D">
        <w:rPr>
          <w:rFonts w:ascii="Times New Roman" w:eastAsiaTheme="minorEastAsia" w:hAnsi="Times New Roman" w:cs="Times New Roman"/>
        </w:rPr>
        <w:t xml:space="preserve">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r</m:t>
            </m:r>
          </m:sub>
        </m:sSub>
        <m:r>
          <w:rPr>
            <w:rFonts w:ascii="Cambria Math" w:eastAsiaTheme="minorEastAsia" w:hAnsi="Cambria Math" w:cs="Times New Roman"/>
            <w:color w:val="1F3864" w:themeColor="accent1" w:themeShade="80"/>
          </w:rPr>
          <m:t xml:space="preserve"> = 0.41</m:t>
        </m:r>
      </m:oMath>
      <w:r w:rsidR="00C43C1D" w:rsidRPr="00EC7211">
        <w:rPr>
          <w:rFonts w:ascii="Times New Roman" w:eastAsiaTheme="minorEastAsia" w:hAnsi="Times New Roman" w:cs="Times New Roman"/>
          <w:color w:val="1F3864" w:themeColor="accent1" w:themeShade="80"/>
        </w:rPr>
        <w:t xml:space="preserve"> tubes per style</w:t>
      </w:r>
      <w:r w:rsidR="00BE7C9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22, 0.67</m:t>
            </m:r>
          </m:e>
        </m:d>
        <m:r>
          <m:rPr>
            <m:lit/>
          </m:rPr>
          <w:rPr>
            <w:rFonts w:ascii="Cambria Math" w:eastAsiaTheme="minorEastAsia" w:hAnsi="Cambria Math" w:cs="Times New Roman"/>
            <w:color w:val="1F3864" w:themeColor="accent1" w:themeShade="80"/>
          </w:rPr>
          <m:t>}</m:t>
        </m:r>
      </m:oMath>
      <w:r w:rsidR="00BE7C9A" w:rsidRPr="00EC7211">
        <w:rPr>
          <w:rFonts w:ascii="Times New Roman" w:eastAsiaTheme="minorEastAsia" w:hAnsi="Times New Roman" w:cs="Times New Roman"/>
          <w:color w:val="1F3864" w:themeColor="accent1" w:themeShade="80"/>
        </w:rPr>
        <w:t>;</w:t>
      </w:r>
      <w:r w:rsidR="00A60241"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r</m:t>
            </m:r>
          </m:sub>
        </m:sSub>
        <m:r>
          <w:rPr>
            <w:rFonts w:ascii="Cambria Math" w:eastAsiaTheme="minorEastAsia" w:hAnsi="Cambria Math" w:cs="Times New Roman"/>
            <w:color w:val="1F3864" w:themeColor="accent1" w:themeShade="80"/>
          </w:rPr>
          <m:t xml:space="preserve"> = 0.75</m:t>
        </m:r>
      </m:oMath>
      <w:r w:rsidR="00216496" w:rsidRPr="00EC7211">
        <w:rPr>
          <w:rFonts w:ascii="Times New Roman" w:eastAsiaTheme="minorEastAsia" w:hAnsi="Times New Roman" w:cs="Times New Roman"/>
          <w:color w:val="1F3864" w:themeColor="accent1" w:themeShade="80"/>
        </w:rPr>
        <w:t xml:space="preserve"> </w:t>
      </w:r>
      <w:r w:rsidR="00C43C1D" w:rsidRPr="00EC7211">
        <w:rPr>
          <w:rFonts w:ascii="Times New Roman" w:eastAsiaTheme="minorEastAsia" w:hAnsi="Times New Roman" w:cs="Times New Roman"/>
          <w:color w:val="1F3864" w:themeColor="accent1" w:themeShade="80"/>
        </w:rPr>
        <w:t>tubes per style</w:t>
      </w:r>
      <w:r w:rsidR="00BE7C9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w:rPr>
                <w:rFonts w:ascii="Cambria Math" w:eastAsiaTheme="minorEastAsia" w:hAnsi="Cambria Math" w:cs="Times New Roman"/>
                <w:color w:val="1F3864" w:themeColor="accent1" w:themeShade="80"/>
              </w:rPr>
              <m:t>λ</m:t>
            </m:r>
          </m:e>
          <m:sub>
            <m:r>
              <w:rPr>
                <w:rFonts w:ascii="Cambria Math" w:eastAsiaTheme="minorEastAsia" w:hAnsi="Cambria Math" w:cs="Times New Roman"/>
                <w:color w:val="1F3864" w:themeColor="accent1" w:themeShade="80"/>
              </w:rPr>
              <m:t>SB,r</m:t>
            </m:r>
          </m:sub>
        </m:sSub>
        <m:r>
          <m:rPr>
            <m:sty m:val="p"/>
          </m:rPr>
          <w:rPr>
            <w:rFonts w:ascii="Cambria Math" w:eastAsiaTheme="minorEastAsia" w:hAnsi="Cambria Math" w:cs="Times New Roman" w:hint="eastAsia"/>
            <w:color w:val="1F3864" w:themeColor="accent1" w:themeShade="80"/>
          </w:rPr>
          <m:t>∈</m:t>
        </m:r>
        <m:r>
          <w:rPr>
            <w:rFonts w:ascii="Cambria Math" w:eastAsiaTheme="minorEastAsia" w:hAnsi="Cambria Math" w:cs="Times New Roman"/>
            <w:color w:val="1F3864" w:themeColor="accent1" w:themeShade="80"/>
          </w:rPr>
          <m:t>[0.40, 1.16]}</m:t>
        </m:r>
      </m:oMath>
      <w:r w:rsidR="00CD6DC8"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r</m:t>
            </m:r>
          </m:sub>
        </m:sSub>
        <m:r>
          <w:rPr>
            <w:rFonts w:ascii="Cambria Math" w:eastAsiaTheme="minorEastAsia" w:hAnsi="Cambria Math" w:cs="Times New Roman"/>
            <w:color w:val="1F3864" w:themeColor="accent1" w:themeShade="80"/>
          </w:rPr>
          <m:t xml:space="preserve"> = 0.85</m:t>
        </m:r>
      </m:oMath>
      <w:r w:rsidR="00CD6DC8" w:rsidRPr="00EC7211">
        <w:rPr>
          <w:rFonts w:ascii="Times New Roman" w:eastAsiaTheme="minorEastAsia" w:hAnsi="Times New Roman" w:cs="Times New Roman"/>
          <w:color w:val="1F3864" w:themeColor="accent1" w:themeShade="80"/>
        </w:rPr>
        <w:t xml:space="preserve"> </w:t>
      </w:r>
      <w:r w:rsidR="00C43C1D" w:rsidRPr="00EC7211">
        <w:rPr>
          <w:rFonts w:ascii="Times New Roman" w:eastAsiaTheme="minorEastAsia" w:hAnsi="Times New Roman" w:cs="Times New Roman"/>
          <w:color w:val="1F3864" w:themeColor="accent1" w:themeShade="80"/>
        </w:rPr>
        <w:t>tubes per style</w:t>
      </w:r>
      <w:r w:rsidR="00377FDD"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45, 1.4</m:t>
            </m:r>
          </m:e>
        </m:d>
        <m:r>
          <m:rPr>
            <m:lit/>
          </m:rPr>
          <w:rPr>
            <w:rFonts w:ascii="Cambria Math" w:eastAsiaTheme="minorEastAsia" w:hAnsi="Cambria Math" w:cs="Times New Roman"/>
            <w:color w:val="1F3864" w:themeColor="accent1" w:themeShade="80"/>
          </w:rPr>
          <m:t>}</m:t>
        </m:r>
      </m:oMath>
      <w:r w:rsidR="00900C0D" w:rsidRPr="00EC7211">
        <w:rPr>
          <w:rFonts w:ascii="Times New Roman" w:eastAsiaTheme="minorEastAsia" w:hAnsi="Times New Roman" w:cs="Times New Roman"/>
          <w:color w:val="1F3864" w:themeColor="accent1" w:themeShade="80"/>
        </w:rPr>
        <w:t xml:space="preserve">; </w:t>
      </w:r>
      <w:r w:rsidR="00CA7BCA"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2</w:t>
      </w:r>
      <w:r w:rsidR="00CA7BCA" w:rsidRPr="00EC7211">
        <w:rPr>
          <w:rFonts w:ascii="Times New Roman" w:eastAsiaTheme="minorEastAsia" w:hAnsi="Times New Roman" w:cs="Times New Roman"/>
          <w:color w:val="1F3864" w:themeColor="accent1" w:themeShade="80"/>
        </w:rPr>
        <w:t xml:space="preserve">). </w:t>
      </w:r>
    </w:p>
    <w:p w14:paraId="24B5066E" w14:textId="2FB8A4CF"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2</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proofErr w:type="gramStart"/>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proofErr w:type="gramEnd"/>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w:r w:rsidR="005E211E"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1.39</m:t>
        </m:r>
      </m:oMath>
      <w:r w:rsidR="00A30646"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91, 2.00</m:t>
            </m:r>
          </m:e>
        </m:d>
        <m:r>
          <m:rPr>
            <m:lit/>
          </m:rPr>
          <w:rPr>
            <w:rFonts w:ascii="Cambria Math" w:eastAsiaTheme="minorEastAsia" w:hAnsi="Cambria Math" w:cs="Times New Roman"/>
            <w:color w:val="1F3864" w:themeColor="accent1" w:themeShade="80"/>
          </w:rPr>
          <m:t>}</m:t>
        </m:r>
      </m:oMath>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w</m:t>
            </m:r>
          </m:sub>
        </m:sSub>
        <m:r>
          <w:rPr>
            <w:rFonts w:ascii="Cambria Math" w:eastAsiaTheme="minorEastAsia" w:hAnsi="Cambria Math" w:cs="Times New Roman"/>
            <w:color w:val="1F3864" w:themeColor="accent1" w:themeShade="80"/>
          </w:rPr>
          <m:t>= 0.86</m:t>
        </m:r>
      </m:oMath>
      <w:r w:rsidR="00A30646"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1, 1.39</m:t>
            </m:r>
          </m:e>
        </m:d>
        <m:r>
          <m:rPr>
            <m:lit/>
          </m:rPr>
          <w:rPr>
            <w:rFonts w:ascii="Cambria Math" w:eastAsiaTheme="minorEastAsia" w:hAnsi="Cambria Math" w:cs="Times New Roman"/>
            <w:color w:val="1F3864" w:themeColor="accent1" w:themeShade="80"/>
          </w:rPr>
          <m:t>}</m:t>
        </m:r>
      </m:oMath>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w</m:t>
            </m:r>
          </m:sub>
        </m:sSub>
        <m:r>
          <w:rPr>
            <w:rFonts w:ascii="Cambria Math" w:eastAsiaTheme="minorEastAsia" w:hAnsi="Cambria Math" w:cs="Times New Roman"/>
            <w:color w:val="1F3864" w:themeColor="accent1" w:themeShade="80"/>
          </w:rPr>
          <m:t>= 0.56</m:t>
        </m:r>
      </m:oMath>
      <w:r w:rsidR="00A30646" w:rsidRPr="00EC7211">
        <w:rPr>
          <w:rFonts w:ascii="Times New Roman" w:eastAsiaTheme="minorEastAsia" w:hAnsi="Times New Roman" w:cs="Times New Roman"/>
          <w:color w:val="1F3864" w:themeColor="accent1" w:themeShade="80"/>
        </w:rPr>
        <w:t xml:space="preserve"> </w:t>
      </w:r>
      <w:r w:rsidR="003D304B" w:rsidRPr="00EC7211">
        <w:rPr>
          <w:rFonts w:ascii="Times New Roman" w:eastAsiaTheme="minorEastAsia" w:hAnsi="Times New Roman" w:cs="Times New Roman"/>
          <w:color w:val="1F3864" w:themeColor="accent1" w:themeShade="80"/>
        </w:rPr>
        <w:t xml:space="preserve">tubes per style, </w:t>
      </w:r>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SB,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23, 1.01</m:t>
            </m:r>
          </m:e>
        </m:d>
        <m:r>
          <m:rPr>
            <m:lit/>
          </m:rPr>
          <w:rPr>
            <w:rFonts w:ascii="Cambria Math" w:eastAsiaTheme="minorEastAsia" w:hAnsi="Cambria Math" w:cs="Times New Roman"/>
            <w:color w:val="1F3864" w:themeColor="accent1" w:themeShade="80"/>
          </w:rPr>
          <m:t>}</m:t>
        </m:r>
      </m:oMath>
      <w:r w:rsidR="003D304B" w:rsidRPr="00EC7211">
        <w:rPr>
          <w:rFonts w:ascii="Times New Roman" w:eastAsiaTheme="minorEastAsia" w:hAnsi="Times New Roman" w:cs="Times New Roman"/>
          <w:color w:val="1F3864" w:themeColor="accent1" w:themeShade="80"/>
        </w:rPr>
        <w:t xml:space="preserve">; </w:t>
      </w:r>
      <w:r w:rsidR="009D5D76"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2</w:t>
      </w:r>
      <w:r w:rsidR="005E211E" w:rsidRPr="00EC7211">
        <w:rPr>
          <w:rFonts w:ascii="Times New Roman" w:eastAsiaTheme="minorEastAsia" w:hAnsi="Times New Roman" w:cs="Times New Roman"/>
          <w:color w:val="1F3864" w:themeColor="accent1" w:themeShade="80"/>
        </w:rPr>
        <w:t xml:space="preserve">). </w:t>
      </w:r>
    </w:p>
    <w:p w14:paraId="6ABDF3DA" w14:textId="6CB7F9B3" w:rsidR="0011093F"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he effect of nectar 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 xml:space="preserve">was negligible </w:t>
      </w:r>
      <w:r w:rsidR="00561D19"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r</m:t>
            </m:r>
          </m:sub>
        </m:sSub>
        <m:r>
          <w:rPr>
            <w:rFonts w:ascii="Cambria Math" w:eastAsiaTheme="minorEastAsia" w:hAnsi="Cambria Math" w:cs="Times New Roman"/>
            <w:color w:val="1F3864" w:themeColor="accent1" w:themeShade="80"/>
          </w:rPr>
          <m:t>=0.25</m:t>
        </m:r>
      </m:oMath>
      <w:r w:rsidR="002A61BB" w:rsidRPr="00EC7211">
        <w:rPr>
          <w:rFonts w:ascii="Times New Roman" w:eastAsiaTheme="minorEastAsia" w:hAnsi="Times New Roman" w:cs="Times New Roman"/>
          <w:color w:val="1F3864" w:themeColor="accent1" w:themeShade="80"/>
        </w:rPr>
        <w:t xml:space="preserve"> </w:t>
      </w:r>
      <w:r w:rsidR="0049280E" w:rsidRPr="00EC7211">
        <w:rPr>
          <w:rFonts w:ascii="Times New Roman" w:eastAsiaTheme="minorEastAsia" w:hAnsi="Times New Roman" w:cs="Times New Roman"/>
          <w:color w:val="1F3864" w:themeColor="accent1" w:themeShade="80"/>
        </w:rPr>
        <w:t xml:space="preserve">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09, 0.47</m:t>
            </m:r>
          </m:e>
        </m:d>
        <m:r>
          <m:rPr>
            <m:lit/>
          </m:rPr>
          <w:rPr>
            <w:rFonts w:ascii="Cambria Math" w:eastAsiaTheme="minorEastAsia" w:hAnsi="Cambria Math" w:cs="Times New Roman"/>
            <w:color w:val="1F3864" w:themeColor="accent1" w:themeShade="80"/>
          </w:rPr>
          <m:t>}</m:t>
        </m:r>
      </m:oMath>
      <w:r w:rsidR="0049280E"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t</m:t>
            </m:r>
          </m:sub>
        </m:sSub>
        <m:r>
          <w:rPr>
            <w:rFonts w:ascii="Cambria Math" w:eastAsiaTheme="minorEastAsia" w:hAnsi="Cambria Math" w:cs="Times New Roman"/>
            <w:color w:val="1F3864" w:themeColor="accent1" w:themeShade="80"/>
          </w:rPr>
          <m:t>=0.38</m:t>
        </m:r>
      </m:oMath>
      <w:r w:rsidR="0049280E"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15, 0.75</m:t>
            </m:r>
          </m:e>
        </m:d>
        <m:r>
          <m:rPr>
            <m:lit/>
          </m:rPr>
          <w:rPr>
            <w:rFonts w:ascii="Cambria Math" w:eastAsiaTheme="minorEastAsia" w:hAnsi="Cambria Math" w:cs="Times New Roman"/>
            <w:color w:val="1F3864" w:themeColor="accent1" w:themeShade="80"/>
          </w:rPr>
          <m:t>}</m:t>
        </m:r>
      </m:oMath>
      <w:r w:rsidR="0049280E" w:rsidRPr="00EC7211">
        <w:rPr>
          <w:rFonts w:ascii="Times New Roman" w:eastAsiaTheme="minorEastAsia" w:hAnsi="Times New Roman" w:cs="Times New Roman"/>
          <w:color w:val="1F3864" w:themeColor="accent1" w:themeShade="80"/>
        </w:rPr>
        <w:t xml:space="preserve">; </w:t>
      </w:r>
      <w:r w:rsidR="00561D19" w:rsidRPr="00EC7211">
        <w:rPr>
          <w:rFonts w:ascii="Times New Roman" w:eastAsiaTheme="minorEastAsia" w:hAnsi="Times New Roman" w:cs="Times New Roman"/>
          <w:color w:val="1F3864" w:themeColor="accent1" w:themeShade="80"/>
        </w:rPr>
        <w:t xml:space="preserve">Fig </w:t>
      </w:r>
      <w:r w:rsidR="00224D2D" w:rsidRPr="00EC7211">
        <w:rPr>
          <w:rFonts w:ascii="Times New Roman" w:eastAsiaTheme="minorEastAsia" w:hAnsi="Times New Roman" w:cs="Times New Roman"/>
          <w:color w:val="1F3864" w:themeColor="accent1" w:themeShade="80"/>
        </w:rPr>
        <w:t>3</w:t>
      </w:r>
      <w:r w:rsidR="00561D19"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w:t>
      </w:r>
      <w:r w:rsidR="00561D19"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307816">
        <w:rPr>
          <w:rFonts w:ascii="Times New Roman" w:eastAsiaTheme="minorEastAsia" w:hAnsi="Times New Roman" w:cs="Times New Roman"/>
        </w:rPr>
        <w:t>weak</w:t>
      </w:r>
      <w:r w:rsidR="00105095">
        <w:rPr>
          <w:rFonts w:ascii="Times New Roman" w:eastAsiaTheme="minorEastAsia" w:hAnsi="Times New Roman" w:cs="Times New Roman"/>
        </w:rPr>
        <w:t xml:space="preserv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w:r w:rsidR="009625BE"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 0.90</m:t>
        </m:r>
      </m:oMath>
      <w:r w:rsidR="00D45239" w:rsidRPr="00EC7211">
        <w:rPr>
          <w:rFonts w:ascii="Times New Roman" w:eastAsiaTheme="minorEastAsia" w:hAnsi="Times New Roman" w:cs="Times New Roman"/>
          <w:color w:val="1F3864" w:themeColor="accent1" w:themeShade="80"/>
        </w:rPr>
        <w:t xml:space="preserve"> tubes per style in the nectar removal data,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46, 1.55</m:t>
            </m:r>
          </m:e>
        </m:d>
        <m:r>
          <m:rPr>
            <m:lit/>
          </m:rPr>
          <w:rPr>
            <w:rFonts w:ascii="Cambria Math" w:eastAsiaTheme="minorEastAsia" w:hAnsi="Cambria Math" w:cs="Times New Roman"/>
            <w:color w:val="1F3864" w:themeColor="accent1" w:themeShade="80"/>
          </w:rPr>
          <m:t>}</m:t>
        </m:r>
      </m:oMath>
      <w:r w:rsidR="0047184B"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w</m:t>
            </m:r>
          </m:sub>
        </m:sSub>
        <m:r>
          <w:rPr>
            <w:rFonts w:ascii="Cambria Math" w:eastAsiaTheme="minorEastAsia" w:hAnsi="Cambria Math" w:cs="Times New Roman"/>
            <w:color w:val="1F3864" w:themeColor="accent1" w:themeShade="80"/>
          </w:rPr>
          <m:t xml:space="preserve"> = 1.47</m:t>
        </m:r>
      </m:oMath>
      <w:r w:rsidR="00D45239"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67, 2.70</m:t>
            </m:r>
          </m:e>
        </m:d>
        <m:r>
          <m:rPr>
            <m:lit/>
          </m:rPr>
          <w:rPr>
            <w:rFonts w:ascii="Cambria Math" w:eastAsiaTheme="minorEastAsia" w:hAnsi="Cambria Math" w:cs="Times New Roman"/>
            <w:color w:val="1F3864" w:themeColor="accent1" w:themeShade="80"/>
          </w:rPr>
          <m:t>}</m:t>
        </m:r>
      </m:oMath>
      <w:r w:rsidR="0047184B" w:rsidRPr="00EC7211">
        <w:rPr>
          <w:rFonts w:ascii="Times New Roman" w:eastAsiaTheme="minorEastAsia" w:hAnsi="Times New Roman" w:cs="Times New Roman"/>
          <w:color w:val="1F3864" w:themeColor="accent1" w:themeShade="80"/>
        </w:rPr>
        <w:t>;</w:t>
      </w:r>
      <w:r w:rsidR="00034757" w:rsidRPr="00EC7211">
        <w:rPr>
          <w:rFonts w:ascii="Times New Roman" w:eastAsiaTheme="minorEastAsia" w:hAnsi="Times New Roman" w:cs="Times New Roman"/>
          <w:color w:val="1F3864" w:themeColor="accent1" w:themeShade="80"/>
        </w:rPr>
        <w:t xml:space="preserve"> </w:t>
      </w:r>
      <w:r w:rsidR="00382E28" w:rsidRPr="00EC7211">
        <w:rPr>
          <w:rFonts w:ascii="Times New Roman" w:eastAsiaTheme="minorEastAsia" w:hAnsi="Times New Roman" w:cs="Times New Roman"/>
          <w:color w:val="1F3864" w:themeColor="accent1" w:themeShade="80"/>
        </w:rPr>
        <w:t xml:space="preserve">Fig </w:t>
      </w:r>
      <w:r w:rsidR="00224D2D" w:rsidRPr="00EC7211">
        <w:rPr>
          <w:rFonts w:ascii="Times New Roman" w:eastAsiaTheme="minorEastAsia" w:hAnsi="Times New Roman" w:cs="Times New Roman"/>
          <w:color w:val="1F3864" w:themeColor="accent1" w:themeShade="80"/>
        </w:rPr>
        <w:t>3</w:t>
      </w:r>
      <w:r w:rsidR="00382E28"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r w:rsidR="004A2A24">
        <w:rPr>
          <w:rFonts w:ascii="Times New Roman" w:eastAsiaTheme="minorEastAsia" w:hAnsi="Times New Roman" w:cs="Times New Roman"/>
        </w:rPr>
        <w:t xml:space="preserve">Furthermore, we achieved higher pollen tube rates with hand pollination alone during the aviary experiments </w:t>
      </w:r>
      <w:r w:rsidR="004A2A24"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1.39</m:t>
        </m:r>
      </m:oMath>
      <w:r w:rsidR="00E25CC1" w:rsidRPr="00EC7211">
        <w:rPr>
          <w:rFonts w:ascii="Times New Roman" w:eastAsiaTheme="minorEastAsia" w:hAnsi="Times New Roman" w:cs="Times New Roman"/>
          <w:color w:val="1F3864" w:themeColor="accent1" w:themeShade="80"/>
        </w:rPr>
        <w:t xml:space="preserve"> tubes per style </w:t>
      </w:r>
      <w:r w:rsidR="00D56A70" w:rsidRPr="00EC7211">
        <w:rPr>
          <w:rFonts w:ascii="Times New Roman" w:eastAsiaTheme="minorEastAsia" w:hAnsi="Times New Roman" w:cs="Times New Roman"/>
          <w:color w:val="1F3864" w:themeColor="accent1" w:themeShade="80"/>
        </w:rPr>
        <w:t>from</w:t>
      </w:r>
      <w:r w:rsidR="00E25CC1" w:rsidRPr="00EC7211">
        <w:rPr>
          <w:rFonts w:ascii="Times New Roman" w:eastAsiaTheme="minorEastAsia" w:hAnsi="Times New Roman" w:cs="Times New Roman"/>
          <w:color w:val="1F3864" w:themeColor="accent1" w:themeShade="80"/>
        </w:rPr>
        <w:t xml:space="preserve"> aviary experiments,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91, 1.99</m:t>
            </m:r>
          </m:e>
        </m:d>
        <m:r>
          <m:rPr>
            <m:lit/>
          </m:rPr>
          <w:rPr>
            <w:rFonts w:ascii="Cambria Math" w:eastAsiaTheme="minorEastAsia" w:hAnsi="Cambria Math" w:cs="Times New Roman"/>
            <w:color w:val="1F3864" w:themeColor="accent1" w:themeShade="80"/>
          </w:rPr>
          <m:t>}</m:t>
        </m:r>
      </m:oMath>
      <w:r w:rsidR="004A2A24" w:rsidRPr="00EC7211">
        <w:rPr>
          <w:rFonts w:ascii="Times New Roman" w:eastAsiaTheme="minorEastAsia" w:hAnsi="Times New Roman" w:cs="Times New Roman"/>
          <w:color w:val="1F3864" w:themeColor="accent1" w:themeShade="80"/>
        </w:rPr>
        <w:t>)</w:t>
      </w:r>
      <w:r w:rsidR="00D56A70" w:rsidRPr="00EC7211">
        <w:rPr>
          <w:rFonts w:ascii="Times New Roman" w:eastAsiaTheme="minorEastAsia" w:hAnsi="Times New Roman" w:cs="Times New Roman"/>
          <w:color w:val="1F3864" w:themeColor="accent1" w:themeShade="80"/>
        </w:rPr>
        <w:t xml:space="preserve"> </w:t>
      </w:r>
      <w:r w:rsidR="00D56A70">
        <w:rPr>
          <w:rFonts w:ascii="Times New Roman" w:eastAsiaTheme="minorEastAsia" w:hAnsi="Times New Roman" w:cs="Times New Roman"/>
        </w:rPr>
        <w:t>than in the nectar removal experiments.</w:t>
      </w:r>
    </w:p>
    <w:p w14:paraId="3397C35D" w14:textId="41C2AF3F" w:rsidR="00224D2D" w:rsidRDefault="00224D2D" w:rsidP="008C3CC3">
      <w:pPr>
        <w:spacing w:line="480" w:lineRule="auto"/>
        <w:rPr>
          <w:rFonts w:ascii="Times New Roman" w:eastAsiaTheme="minorEastAsia" w:hAnsi="Times New Roman" w:cs="Times New Roman"/>
        </w:rPr>
      </w:pPr>
    </w:p>
    <w:p w14:paraId="62E74587" w14:textId="240BACF7" w:rsidR="00224D2D" w:rsidRPr="00994361" w:rsidRDefault="00224D2D" w:rsidP="00224D2D">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 </w:t>
      </w:r>
      <w:r>
        <w:rPr>
          <w:rFonts w:ascii="Times New Roman" w:eastAsiaTheme="minorEastAsia" w:hAnsi="Times New Roman" w:cs="Times New Roman"/>
          <w:b/>
          <w:bCs/>
        </w:rPr>
        <w:t>3.</w:t>
      </w:r>
      <w:r w:rsidRPr="00241B66">
        <w:rPr>
          <w:rFonts w:ascii="Times New Roman" w:eastAsiaTheme="minorEastAsia" w:hAnsi="Times New Roman" w:cs="Times New Roman"/>
          <w:b/>
          <w:bCs/>
        </w:rPr>
        <w:t xml:space="preserve"> </w:t>
      </w:r>
      <w:r w:rsidRPr="00241B66">
        <w:rPr>
          <w:rFonts w:ascii="Times New Roman" w:eastAsiaTheme="minorEastAsia" w:hAnsi="Times New Roman" w:cs="Times New Roman"/>
        </w:rPr>
        <w:t xml:space="preserve">Results from experimental tests of the effect of nectar depletion on pollen tube rates. We used hand-pollination (HP) as a control treatment and compared pollen tube rates in flowers that received the control treatment to those in flowers that received out-cross pollen by hand either before (HP + nectar extraction) or after (Nectar extraction + HP) manual removal of the nectar in the flower. As a test of whether pollen germination success could be boosted after the mechanical stimulus of a hummingbird inserting its bill to drink from the flower, we tested for an </w:t>
      </w:r>
      <w:r w:rsidRPr="00241B66">
        <w:rPr>
          <w:rFonts w:ascii="Times New Roman" w:eastAsiaTheme="minorEastAsia" w:hAnsi="Times New Roman" w:cs="Times New Roman"/>
        </w:rPr>
        <w:lastRenderedPageBreak/>
        <w:t xml:space="preserve">effect of pipette insertion without removing any nectar (HP + pipette). </w:t>
      </w:r>
      <w:r w:rsidR="005E437B">
        <w:rPr>
          <w:rFonts w:ascii="Times New Roman" w:eastAsiaTheme="minorEastAsia" w:hAnsi="Times New Roman" w:cs="Times New Roman"/>
        </w:rPr>
        <w:t>E</w:t>
      </w:r>
      <w:r w:rsidRPr="00241B66">
        <w:rPr>
          <w:rFonts w:ascii="Times New Roman" w:eastAsiaTheme="minorEastAsia" w:hAnsi="Times New Roman" w:cs="Times New Roman"/>
        </w:rPr>
        <w:t xml:space="preserve">rror bars show </w:t>
      </w:r>
      <w:r w:rsidR="005E437B">
        <w:rPr>
          <w:rFonts w:ascii="Times New Roman" w:eastAsiaTheme="minorEastAsia" w:hAnsi="Times New Roman" w:cs="Times New Roman"/>
        </w:rPr>
        <w:t>estimates of the mean plus or minus bootstrapped standard errors</w:t>
      </w:r>
      <w:r w:rsidRPr="00241B66">
        <w:rPr>
          <w:rFonts w:ascii="Times New Roman" w:eastAsiaTheme="minorEastAsia" w:hAnsi="Times New Roman" w:cs="Times New Roman"/>
        </w:rPr>
        <w:t>.</w:t>
      </w:r>
    </w:p>
    <w:p w14:paraId="68C2038D" w14:textId="77777777" w:rsidR="00224D2D" w:rsidRDefault="00224D2D" w:rsidP="008C3CC3">
      <w:pPr>
        <w:spacing w:line="480" w:lineRule="auto"/>
        <w:rPr>
          <w:rFonts w:ascii="Times New Roman" w:eastAsiaTheme="minorEastAsia" w:hAnsi="Times New Roman" w:cs="Times New Roman"/>
        </w:rPr>
      </w:pPr>
    </w:p>
    <w:p w14:paraId="1E39E9B3" w14:textId="190980D3" w:rsidR="00E33B18" w:rsidRDefault="007914C4" w:rsidP="0011093F">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6E43B2">
        <w:rPr>
          <w:rFonts w:ascii="Times New Roman" w:eastAsiaTheme="minorEastAsia" w:hAnsi="Times New Roman" w:cs="Times New Roman"/>
        </w:rPr>
        <w:t>nserting a hummingbird bill mimic (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Pr>
          <w:rFonts w:ascii="Times New Roman" w:eastAsiaTheme="minorEastAsia" w:hAnsi="Times New Roman" w:cs="Times New Roman"/>
        </w:rPr>
        <w:t xml:space="preserve"> </w:t>
      </w:r>
      <w:r w:rsidR="008C3CC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r</m:t>
            </m:r>
          </m:sub>
        </m:sSub>
        <m:r>
          <w:rPr>
            <w:rFonts w:ascii="Cambria Math" w:eastAsiaTheme="minorEastAsia" w:hAnsi="Cambria Math" w:cs="Times New Roman"/>
            <w:color w:val="1F3864" w:themeColor="accent1" w:themeShade="80"/>
          </w:rPr>
          <m:t>=0.18</m:t>
        </m:r>
      </m:oMath>
      <w:r w:rsidR="00CE3792"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4.3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50</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t</m:t>
            </m:r>
          </m:sub>
        </m:sSub>
        <m:r>
          <w:rPr>
            <w:rFonts w:ascii="Cambria Math" w:eastAsiaTheme="minorEastAsia" w:hAnsi="Cambria Math" w:cs="Times New Roman"/>
            <w:color w:val="1F3864" w:themeColor="accent1" w:themeShade="80"/>
          </w:rPr>
          <m:t>=0.34</m:t>
        </m:r>
      </m:oMath>
      <w:r w:rsidR="0076556C"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1.9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88</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w</m:t>
            </m:r>
          </m:sub>
        </m:sSub>
        <m:r>
          <w:rPr>
            <w:rFonts w:ascii="Cambria Math" w:eastAsiaTheme="minorEastAsia" w:hAnsi="Cambria Math" w:cs="Times New Roman"/>
            <w:color w:val="1F3864" w:themeColor="accent1" w:themeShade="80"/>
          </w:rPr>
          <m:t>=1.25</m:t>
        </m:r>
      </m:oMath>
      <w:r w:rsidR="0076556C"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0, 2.39</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w:r w:rsidR="008C3CC3"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3</w:t>
      </w:r>
      <w:r w:rsidR="008C3CC3"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generally about half of hand pollination alone</w:t>
      </w:r>
      <w:r w:rsidR="00507257">
        <w:rPr>
          <w:rFonts w:ascii="Times New Roman" w:eastAsiaTheme="minorEastAsia" w:hAnsi="Times New Roman" w:cs="Times New Roman"/>
        </w:rPr>
        <w:t xml:space="preserve"> </w:t>
      </w:r>
      <w:r w:rsidR="00507257"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r</m:t>
            </m:r>
          </m:sub>
        </m:sSub>
        <m:r>
          <w:rPr>
            <w:rFonts w:ascii="Cambria Math" w:eastAsiaTheme="minorEastAsia" w:hAnsi="Cambria Math" w:cs="Times New Roman"/>
            <w:color w:val="1F3864" w:themeColor="accent1" w:themeShade="80"/>
          </w:rPr>
          <m:t>=0.08</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2.73</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29</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t</m:t>
            </m:r>
          </m:sub>
        </m:sSub>
        <m:r>
          <w:rPr>
            <w:rFonts w:ascii="Cambria Math" w:eastAsiaTheme="minorEastAsia" w:hAnsi="Cambria Math" w:cs="Times New Roman"/>
            <w:color w:val="1F3864" w:themeColor="accent1" w:themeShade="80"/>
          </w:rPr>
          <m:t>=0.20</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1.1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6</m:t>
                </m:r>
              </m:sup>
            </m:sSup>
            <m:r>
              <w:rPr>
                <w:rFonts w:ascii="Cambria Math" w:eastAsiaTheme="minorEastAsia" w:hAnsi="Cambria Math" w:cs="Times New Roman"/>
                <w:color w:val="1F3864" w:themeColor="accent1" w:themeShade="80"/>
              </w:rPr>
              <m:t>, 0.74</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w</m:t>
            </m:r>
          </m:sub>
        </m:sSub>
        <m:r>
          <w:rPr>
            <w:rFonts w:ascii="Cambria Math" w:eastAsiaTheme="minorEastAsia" w:hAnsi="Cambria Math" w:cs="Times New Roman"/>
            <w:color w:val="1F3864" w:themeColor="accent1" w:themeShade="80"/>
          </w:rPr>
          <m:t>=0.33</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4.94</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78</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Fig 3).</w:t>
      </w:r>
    </w:p>
    <w:p w14:paraId="4D68557D" w14:textId="77777777" w:rsidR="006871E6" w:rsidRDefault="006871E6" w:rsidP="008C3CC3">
      <w:pPr>
        <w:spacing w:line="480" w:lineRule="auto"/>
        <w:rPr>
          <w:rFonts w:ascii="Times New Roman" w:eastAsiaTheme="minorEastAsia" w:hAnsi="Times New Roman" w:cs="Times New Roman"/>
        </w:rPr>
      </w:pPr>
    </w:p>
    <w:p w14:paraId="54524A24" w14:textId="034BB886" w:rsidR="00974366" w:rsidRPr="00224D2D" w:rsidRDefault="00974366" w:rsidP="00224D2D">
      <w:pPr>
        <w:spacing w:line="480" w:lineRule="auto"/>
        <w:rPr>
          <w:rFonts w:ascii="Times New Roman" w:eastAsiaTheme="minorEastAsia" w:hAnsi="Times New Roman" w:cs="Times New Roman"/>
          <w:b/>
          <w:bCs/>
          <w:sz w:val="36"/>
          <w:szCs w:val="36"/>
        </w:rPr>
      </w:pPr>
      <w:r w:rsidRPr="00224D2D">
        <w:rPr>
          <w:rFonts w:ascii="Times New Roman" w:eastAsiaTheme="minorEastAsia" w:hAnsi="Times New Roman" w:cs="Times New Roman"/>
          <w:b/>
          <w:bCs/>
          <w:sz w:val="36"/>
          <w:szCs w:val="36"/>
        </w:rPr>
        <w:t>D</w:t>
      </w:r>
      <w:r w:rsidR="00E3066B" w:rsidRPr="00224D2D">
        <w:rPr>
          <w:rFonts w:ascii="Times New Roman" w:eastAsiaTheme="minorEastAsia" w:hAnsi="Times New Roman" w:cs="Times New Roman"/>
          <w:b/>
          <w:bCs/>
          <w:sz w:val="36"/>
          <w:szCs w:val="36"/>
        </w:rPr>
        <w:t>iscussion</w:t>
      </w:r>
    </w:p>
    <w:p w14:paraId="0F62E959" w14:textId="2BBDE16F" w:rsidR="00374B9B" w:rsidRPr="004B0338" w:rsidRDefault="00D624FD" w:rsidP="00030792">
      <w:pPr>
        <w:spacing w:line="480" w:lineRule="auto"/>
        <w:ind w:firstLine="720"/>
        <w:rPr>
          <w:rFonts w:ascii="Times New Roman" w:hAnsi="Times New Roman" w:cs="Times New Roman"/>
        </w:rPr>
      </w:pPr>
      <w:r w:rsidRPr="00CD36E8">
        <w:rPr>
          <w:rFonts w:ascii="Times New Roman" w:hAnsi="Times New Roman" w:cs="Times New Roman"/>
          <w:color w:val="833C0B" w:themeColor="accent2" w:themeShade="80"/>
        </w:rPr>
        <w:t xml:space="preserve">We tested </w:t>
      </w:r>
      <w:r w:rsidR="00BA3866" w:rsidRPr="00CD36E8">
        <w:rPr>
          <w:rFonts w:ascii="Times New Roman" w:hAnsi="Times New Roman" w:cs="Times New Roman"/>
          <w:color w:val="833C0B" w:themeColor="accent2" w:themeShade="80"/>
        </w:rPr>
        <w:t xml:space="preserve">whether </w:t>
      </w:r>
      <w:r w:rsidRPr="00CD36E8">
        <w:rPr>
          <w:rFonts w:ascii="Times New Roman" w:hAnsi="Times New Roman" w:cs="Times New Roman"/>
          <w:color w:val="833C0B" w:themeColor="accent2" w:themeShade="80"/>
        </w:rPr>
        <w:t>pollinator recognition</w:t>
      </w:r>
      <w:r w:rsidR="00BA3866" w:rsidRPr="00CD36E8">
        <w:rPr>
          <w:rFonts w:ascii="Times New Roman" w:hAnsi="Times New Roman" w:cs="Times New Roman"/>
          <w:color w:val="833C0B" w:themeColor="accent2" w:themeShade="80"/>
        </w:rPr>
        <w:t xml:space="preserve">, a plant behavior first described in </w:t>
      </w:r>
      <w:r w:rsidR="00BA3866" w:rsidRPr="00CD36E8">
        <w:rPr>
          <w:rFonts w:ascii="Times New Roman" w:hAnsi="Times New Roman" w:cs="Times New Roman"/>
          <w:i/>
          <w:iCs/>
          <w:color w:val="833C0B" w:themeColor="accent2" w:themeShade="80"/>
        </w:rPr>
        <w:t xml:space="preserve">Heliconia </w:t>
      </w:r>
      <w:proofErr w:type="spellStart"/>
      <w:r w:rsidR="00BA3866" w:rsidRPr="00CD36E8">
        <w:rPr>
          <w:rFonts w:ascii="Times New Roman" w:hAnsi="Times New Roman" w:cs="Times New Roman"/>
          <w:i/>
          <w:iCs/>
          <w:color w:val="833C0B" w:themeColor="accent2" w:themeShade="80"/>
        </w:rPr>
        <w:t>toruosa</w:t>
      </w:r>
      <w:proofErr w:type="spellEnd"/>
      <w:r w:rsidR="00BA3866" w:rsidRPr="00CD36E8">
        <w:rPr>
          <w:rFonts w:ascii="Times New Roman" w:hAnsi="Times New Roman" w:cs="Times New Roman"/>
          <w:color w:val="833C0B" w:themeColor="accent2" w:themeShade="80"/>
        </w:rPr>
        <w:t xml:space="preserve"> </w:t>
      </w:r>
      <w:r w:rsidR="00BA3866" w:rsidRPr="00CD36E8">
        <w:rPr>
          <w:rFonts w:ascii="Times New Roman" w:hAnsi="Times New Roman" w:cs="Times New Roman"/>
          <w:color w:val="833C0B" w:themeColor="accent2" w:themeShade="80"/>
        </w:rPr>
        <w:fldChar w:fldCharType="begin"/>
      </w:r>
      <w:r w:rsidR="00E91D73" w:rsidRPr="00CD36E8">
        <w:rPr>
          <w:rFonts w:ascii="Times New Roman" w:hAnsi="Times New Roman" w:cs="Times New Roman"/>
          <w:color w:val="833C0B" w:themeColor="accent2" w:themeShade="80"/>
        </w:rPr>
        <w:instrText xml:space="preserve"> ADDIN ZOTERO_ITEM CSL_CITATION {"citationID":"a2c6botafa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sidRPr="00CD36E8">
        <w:rPr>
          <w:rFonts w:ascii="Cambria Math" w:hAnsi="Cambria Math" w:cs="Cambria Math"/>
          <w:color w:val="833C0B" w:themeColor="accent2" w:themeShade="80"/>
        </w:rPr>
        <w:instrText>⎯⎯</w:instrText>
      </w:r>
      <w:r w:rsidR="00E91D73" w:rsidRPr="00CD36E8">
        <w:rPr>
          <w:rFonts w:ascii="Times New Roman" w:hAnsi="Times New Roman" w:cs="Times New Roman"/>
          <w:color w:val="833C0B" w:themeColor="accent2" w:themeShade="80"/>
        </w:rPr>
        <w:instrText>x¯&lt;mml:math&gt;&lt;mml:mrow&gt;&lt;mml:mover accent=\"true\"&gt;&lt;mml:mi&gt;x&lt;/mml:mi&gt;&lt;mml:mo&gt;¯&lt;/mml:mo&gt;&lt;/mml:mover&gt;&lt;/mml:mrow&gt;&lt;/mml:math&gt; pollen tubes = 1.21 ± 0.12 SE) but was reduced 5.7 times when visited by straight-billed territorial birds (x</w:instrText>
      </w:r>
      <w:r w:rsidR="00E91D73" w:rsidRPr="00CD36E8">
        <w:rPr>
          <w:rFonts w:ascii="Cambria Math" w:hAnsi="Cambria Math" w:cs="Cambria Math"/>
          <w:color w:val="833C0B" w:themeColor="accent2" w:themeShade="80"/>
        </w:rPr>
        <w:instrText>⎯⎯</w:instrText>
      </w:r>
      <w:r w:rsidR="00E91D73" w:rsidRPr="00CD36E8">
        <w:rPr>
          <w:rFonts w:ascii="Times New Roman" w:hAnsi="Times New Roman" w:cs="Times New Roman"/>
          <w:color w:val="833C0B" w:themeColor="accent2" w:themeShade="80"/>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sidRPr="00CD36E8">
        <w:rPr>
          <w:rFonts w:ascii="Cambria Math" w:hAnsi="Cambria Math" w:cs="Cambria Math"/>
          <w:color w:val="833C0B" w:themeColor="accent2" w:themeShade="80"/>
        </w:rPr>
        <w:instrText>∼</w:instrText>
      </w:r>
      <w:r w:rsidR="00E91D73" w:rsidRPr="00CD36E8">
        <w:rPr>
          <w:rFonts w:ascii="Times New Roman" w:hAnsi="Times New Roman" w:cs="Times New Roman"/>
          <w:color w:val="833C0B" w:themeColor="accent2" w:themeShade="80"/>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BA3866" w:rsidRPr="00CD36E8">
        <w:rPr>
          <w:rFonts w:ascii="Times New Roman" w:hAnsi="Times New Roman" w:cs="Times New Roman"/>
          <w:color w:val="833C0B" w:themeColor="accent2" w:themeShade="80"/>
        </w:rPr>
        <w:fldChar w:fldCharType="separate"/>
      </w:r>
      <w:r w:rsidR="00D60331" w:rsidRPr="00CD36E8">
        <w:rPr>
          <w:rFonts w:ascii="Times New Roman" w:hAnsi="Times New Roman" w:cs="Times New Roman"/>
          <w:color w:val="833C0B" w:themeColor="accent2" w:themeShade="80"/>
        </w:rPr>
        <w:t>[6]</w:t>
      </w:r>
      <w:r w:rsidR="00BA3866" w:rsidRPr="00CD36E8">
        <w:rPr>
          <w:rFonts w:ascii="Times New Roman" w:hAnsi="Times New Roman" w:cs="Times New Roman"/>
          <w:color w:val="833C0B" w:themeColor="accent2" w:themeShade="80"/>
        </w:rPr>
        <w:fldChar w:fldCharType="end"/>
      </w:r>
      <w:r w:rsidR="00BA3866" w:rsidRPr="00CD36E8">
        <w:rPr>
          <w:rFonts w:ascii="Times New Roman" w:hAnsi="Times New Roman" w:cs="Times New Roman"/>
          <w:color w:val="833C0B" w:themeColor="accent2" w:themeShade="80"/>
        </w:rPr>
        <w:t xml:space="preserve"> in which plants may discriminate among floral visitors based on morphological matching to the flower, may be</w:t>
      </w:r>
      <w:r w:rsidR="00C941E0" w:rsidRPr="00CD36E8">
        <w:rPr>
          <w:rFonts w:ascii="Times New Roman" w:hAnsi="Times New Roman" w:cs="Times New Roman"/>
          <w:color w:val="833C0B" w:themeColor="accent2" w:themeShade="80"/>
        </w:rPr>
        <w:t xml:space="preserve"> present in</w:t>
      </w:r>
      <w:r w:rsidR="00BA3866" w:rsidRPr="00CD36E8">
        <w:rPr>
          <w:rFonts w:ascii="Times New Roman" w:hAnsi="Times New Roman" w:cs="Times New Roman"/>
          <w:color w:val="833C0B" w:themeColor="accent2" w:themeShade="80"/>
        </w:rPr>
        <w:t xml:space="preserve"> more </w:t>
      </w:r>
      <w:r w:rsidR="00C941E0" w:rsidRPr="00CD36E8">
        <w:rPr>
          <w:rFonts w:ascii="Times New Roman" w:hAnsi="Times New Roman" w:cs="Times New Roman"/>
          <w:color w:val="833C0B" w:themeColor="accent2" w:themeShade="80"/>
        </w:rPr>
        <w:t xml:space="preserve">than one species of </w:t>
      </w:r>
      <w:r w:rsidR="00013BBD" w:rsidRPr="00CD36E8">
        <w:rPr>
          <w:rFonts w:ascii="Times New Roman" w:hAnsi="Times New Roman" w:cs="Times New Roman"/>
          <w:i/>
          <w:iCs/>
          <w:color w:val="833C0B" w:themeColor="accent2" w:themeShade="80"/>
        </w:rPr>
        <w:t>Heliconia</w:t>
      </w:r>
      <w:r w:rsidR="00BD5B4E" w:rsidRPr="00CD36E8">
        <w:rPr>
          <w:rFonts w:ascii="Times New Roman" w:hAnsi="Times New Roman" w:cs="Times New Roman"/>
          <w:color w:val="833C0B" w:themeColor="accent2" w:themeShade="80"/>
        </w:rPr>
        <w:t>.</w:t>
      </w:r>
      <w:r w:rsidR="00BA3866">
        <w:rPr>
          <w:rFonts w:ascii="Times New Roman" w:hAnsi="Times New Roman" w:cs="Times New Roman"/>
        </w:rPr>
        <w:t xml:space="preserve"> </w:t>
      </w:r>
      <w:r w:rsidR="00720F2B">
        <w:rPr>
          <w:rFonts w:ascii="Times New Roman" w:hAnsi="Times New Roman" w:cs="Times New Roman"/>
          <w:color w:val="833C0B" w:themeColor="accent2" w:themeShade="80"/>
        </w:rPr>
        <w:t>Our results substantiate</w:t>
      </w:r>
      <w:r w:rsidR="00BA3866" w:rsidRPr="00C941E0">
        <w:rPr>
          <w:rFonts w:ascii="Times New Roman" w:hAnsi="Times New Roman" w:cs="Times New Roman"/>
          <w:color w:val="833C0B" w:themeColor="accent2" w:themeShade="80"/>
        </w:rPr>
        <w:t xml:space="preserve"> </w:t>
      </w:r>
      <w:r w:rsidR="00720F2B">
        <w:rPr>
          <w:rFonts w:ascii="Times New Roman" w:hAnsi="Times New Roman" w:cs="Times New Roman"/>
          <w:color w:val="833C0B" w:themeColor="accent2" w:themeShade="80"/>
        </w:rPr>
        <w:t xml:space="preserve">the </w:t>
      </w:r>
      <w:r w:rsidR="00735168">
        <w:rPr>
          <w:rFonts w:ascii="Times New Roman" w:hAnsi="Times New Roman" w:cs="Times New Roman"/>
          <w:color w:val="833C0B" w:themeColor="accent2" w:themeShade="80"/>
        </w:rPr>
        <w:t>findings</w:t>
      </w:r>
      <w:r w:rsidR="00720F2B">
        <w:rPr>
          <w:rFonts w:ascii="Times New Roman" w:hAnsi="Times New Roman" w:cs="Times New Roman"/>
          <w:color w:val="833C0B" w:themeColor="accent2" w:themeShade="80"/>
        </w:rPr>
        <w:t xml:space="preserve"> of Betts et al. </w:t>
      </w:r>
      <w:r w:rsidR="00720F2B">
        <w:rPr>
          <w:rFonts w:ascii="Times New Roman" w:hAnsi="Times New Roman" w:cs="Times New Roman"/>
          <w:color w:val="833C0B" w:themeColor="accent2" w:themeShade="80"/>
        </w:rPr>
        <w:fldChar w:fldCharType="begin"/>
      </w:r>
      <w:r w:rsidR="00E91D73">
        <w:rPr>
          <w:rFonts w:ascii="Times New Roman" w:hAnsi="Times New Roman" w:cs="Times New Roman"/>
          <w:color w:val="833C0B" w:themeColor="accent2" w:themeShade="80"/>
        </w:rPr>
        <w:instrText xml:space="preserve"> ADDIN ZOTERO_ITEM CSL_CITATION {"citationID":"a1acj82c3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720F2B">
        <w:rPr>
          <w:rFonts w:ascii="Times New Roman" w:hAnsi="Times New Roman" w:cs="Times New Roman"/>
          <w:color w:val="833C0B" w:themeColor="accent2" w:themeShade="80"/>
        </w:rPr>
        <w:fldChar w:fldCharType="separate"/>
      </w:r>
      <w:r w:rsidR="007257F0">
        <w:rPr>
          <w:rFonts w:ascii="Times New Roman" w:hAnsi="Times New Roman" w:cs="Times New Roman"/>
          <w:color w:val="FF0000"/>
          <w:u w:val="dash"/>
        </w:rPr>
        <w:t>[6]</w:t>
      </w:r>
      <w:r w:rsidR="00720F2B">
        <w:rPr>
          <w:rFonts w:ascii="Times New Roman" w:hAnsi="Times New Roman" w:cs="Times New Roman"/>
          <w:color w:val="833C0B" w:themeColor="accent2" w:themeShade="80"/>
        </w:rPr>
        <w:fldChar w:fldCharType="end"/>
      </w:r>
      <w:r w:rsidR="00BA3866" w:rsidRPr="00C941E0">
        <w:rPr>
          <w:rFonts w:ascii="Times New Roman" w:hAnsi="Times New Roman" w:cs="Times New Roman"/>
          <w:color w:val="833C0B" w:themeColor="accent2" w:themeShade="80"/>
        </w:rPr>
        <w:t xml:space="preserve"> that the number of successful pollen tubes in </w:t>
      </w:r>
      <w:r w:rsidR="00BA3866" w:rsidRPr="00C941E0">
        <w:rPr>
          <w:rFonts w:ascii="Times New Roman" w:hAnsi="Times New Roman" w:cs="Times New Roman"/>
          <w:i/>
          <w:iCs/>
          <w:color w:val="833C0B" w:themeColor="accent2" w:themeShade="80"/>
        </w:rPr>
        <w:t xml:space="preserve">H. </w:t>
      </w:r>
      <w:proofErr w:type="spellStart"/>
      <w:r w:rsidR="00BA3866" w:rsidRPr="00C941E0">
        <w:rPr>
          <w:rFonts w:ascii="Times New Roman" w:hAnsi="Times New Roman" w:cs="Times New Roman"/>
          <w:i/>
          <w:iCs/>
          <w:color w:val="833C0B" w:themeColor="accent2" w:themeShade="80"/>
        </w:rPr>
        <w:t>tortuosa</w:t>
      </w:r>
      <w:proofErr w:type="spellEnd"/>
      <w:r w:rsidR="00BA3866" w:rsidRPr="00C941E0">
        <w:rPr>
          <w:rFonts w:ascii="Times New Roman" w:hAnsi="Times New Roman" w:cs="Times New Roman"/>
          <w:color w:val="833C0B" w:themeColor="accent2" w:themeShade="80"/>
        </w:rPr>
        <w:t xml:space="preserve"> flowers is greater in </w:t>
      </w:r>
      <w:r w:rsidR="00C941E0" w:rsidRPr="00C941E0">
        <w:rPr>
          <w:rFonts w:ascii="Times New Roman" w:hAnsi="Times New Roman" w:cs="Times New Roman"/>
          <w:color w:val="833C0B" w:themeColor="accent2" w:themeShade="80"/>
        </w:rPr>
        <w:t>those</w:t>
      </w:r>
      <w:r w:rsidR="00BA3866" w:rsidRPr="00C941E0">
        <w:rPr>
          <w:rFonts w:ascii="Times New Roman" w:hAnsi="Times New Roman" w:cs="Times New Roman"/>
          <w:color w:val="833C0B" w:themeColor="accent2" w:themeShade="80"/>
        </w:rPr>
        <w:t xml:space="preserve"> visited by morphologically matched hummingbirds compared to those visited by mismatched </w:t>
      </w:r>
      <w:r w:rsidR="009655B4">
        <w:rPr>
          <w:rFonts w:ascii="Times New Roman" w:hAnsi="Times New Roman" w:cs="Times New Roman"/>
          <w:color w:val="833C0B" w:themeColor="accent2" w:themeShade="80"/>
        </w:rPr>
        <w:t>birds</w:t>
      </w:r>
      <w:r w:rsidR="005814CE">
        <w:rPr>
          <w:rFonts w:ascii="Times New Roman" w:hAnsi="Times New Roman" w:cs="Times New Roman"/>
          <w:color w:val="833C0B" w:themeColor="accent2" w:themeShade="80"/>
        </w:rPr>
        <w:t xml:space="preserve"> after experimentally standardizing pollen quality, visit frequency, and minimizing variation in pollen quantity.</w:t>
      </w:r>
      <w:r w:rsidR="00735168">
        <w:rPr>
          <w:rFonts w:ascii="Times New Roman" w:hAnsi="Times New Roman" w:cs="Times New Roman"/>
          <w:color w:val="833C0B" w:themeColor="accent2" w:themeShade="80"/>
        </w:rPr>
        <w:t xml:space="preserve"> </w:t>
      </w:r>
      <w:r w:rsidR="005814CE">
        <w:rPr>
          <w:rFonts w:ascii="Times New Roman" w:hAnsi="Times New Roman" w:cs="Times New Roman"/>
          <w:color w:val="833C0B" w:themeColor="accent2" w:themeShade="80"/>
        </w:rPr>
        <w:t>H</w:t>
      </w:r>
      <w:r w:rsidR="00735168">
        <w:rPr>
          <w:rFonts w:ascii="Times New Roman" w:hAnsi="Times New Roman" w:cs="Times New Roman"/>
          <w:color w:val="833C0B" w:themeColor="accent2" w:themeShade="80"/>
        </w:rPr>
        <w:t>owever,</w:t>
      </w:r>
      <w:r w:rsidR="00BA3866" w:rsidRPr="00C941E0">
        <w:rPr>
          <w:rFonts w:ascii="Times New Roman" w:hAnsi="Times New Roman" w:cs="Times New Roman"/>
          <w:color w:val="833C0B" w:themeColor="accent2" w:themeShade="80"/>
        </w:rPr>
        <w:t xml:space="preserve"> </w:t>
      </w:r>
      <w:r w:rsidR="00581EEF">
        <w:rPr>
          <w:rFonts w:ascii="Times New Roman" w:hAnsi="Times New Roman" w:cs="Times New Roman"/>
          <w:color w:val="833C0B" w:themeColor="accent2" w:themeShade="80"/>
        </w:rPr>
        <w:t>w</w:t>
      </w:r>
      <w:r w:rsidR="005814CE">
        <w:rPr>
          <w:rFonts w:ascii="Times New Roman" w:hAnsi="Times New Roman" w:cs="Times New Roman"/>
          <w:color w:val="833C0B" w:themeColor="accent2" w:themeShade="80"/>
        </w:rPr>
        <w:t>e</w:t>
      </w:r>
      <w:r w:rsidR="00581EEF">
        <w:rPr>
          <w:rFonts w:ascii="Times New Roman" w:hAnsi="Times New Roman" w:cs="Times New Roman"/>
          <w:color w:val="833C0B" w:themeColor="accent2" w:themeShade="80"/>
        </w:rPr>
        <w:t xml:space="preserve"> did not find strong support for any of the hypothesized mechanisms of recognition and</w:t>
      </w:r>
      <w:r w:rsidR="005814CE">
        <w:rPr>
          <w:rFonts w:ascii="Times New Roman" w:hAnsi="Times New Roman" w:cs="Times New Roman"/>
          <w:color w:val="833C0B" w:themeColor="accent2" w:themeShade="80"/>
        </w:rPr>
        <w:t xml:space="preserve"> found</w:t>
      </w:r>
      <w:r w:rsidR="00ED5A12">
        <w:rPr>
          <w:rFonts w:ascii="Times New Roman" w:hAnsi="Times New Roman" w:cs="Times New Roman"/>
          <w:color w:val="833C0B" w:themeColor="accent2" w:themeShade="80"/>
        </w:rPr>
        <w:t xml:space="preserve"> different responses to our </w:t>
      </w:r>
      <w:r w:rsidR="00B04433">
        <w:rPr>
          <w:rFonts w:ascii="Times New Roman" w:hAnsi="Times New Roman" w:cs="Times New Roman"/>
          <w:color w:val="833C0B" w:themeColor="accent2" w:themeShade="80"/>
        </w:rPr>
        <w:lastRenderedPageBreak/>
        <w:t xml:space="preserve">aviary </w:t>
      </w:r>
      <w:r w:rsidR="00ED5A12">
        <w:rPr>
          <w:rFonts w:ascii="Times New Roman" w:hAnsi="Times New Roman" w:cs="Times New Roman"/>
          <w:color w:val="833C0B" w:themeColor="accent2" w:themeShade="80"/>
        </w:rPr>
        <w:t xml:space="preserve">treatments in each of the four </w:t>
      </w:r>
      <w:r w:rsidR="00ED5A12">
        <w:rPr>
          <w:rFonts w:ascii="Times New Roman" w:hAnsi="Times New Roman" w:cs="Times New Roman"/>
          <w:i/>
          <w:iCs/>
          <w:color w:val="833C0B" w:themeColor="accent2" w:themeShade="80"/>
        </w:rPr>
        <w:t>Heliconia</w:t>
      </w:r>
      <w:r w:rsidR="00ED5A12">
        <w:rPr>
          <w:rFonts w:ascii="Times New Roman" w:hAnsi="Times New Roman" w:cs="Times New Roman"/>
          <w:color w:val="833C0B" w:themeColor="accent2" w:themeShade="80"/>
        </w:rPr>
        <w:t xml:space="preserve"> species we tested</w:t>
      </w:r>
      <w:r w:rsidR="004B0338">
        <w:rPr>
          <w:rFonts w:ascii="Times New Roman" w:hAnsi="Times New Roman" w:cs="Times New Roman"/>
          <w:color w:val="833C0B" w:themeColor="accent2" w:themeShade="80"/>
        </w:rPr>
        <w:t xml:space="preserve">, highlighting the poorly understood complexities of pollination in </w:t>
      </w:r>
      <w:r w:rsidR="004B0338">
        <w:rPr>
          <w:rFonts w:ascii="Times New Roman" w:hAnsi="Times New Roman" w:cs="Times New Roman"/>
          <w:i/>
          <w:iCs/>
          <w:color w:val="833C0B" w:themeColor="accent2" w:themeShade="80"/>
        </w:rPr>
        <w:t>Heliconia</w:t>
      </w:r>
      <w:r w:rsidR="004B0338">
        <w:rPr>
          <w:rFonts w:ascii="Times New Roman" w:hAnsi="Times New Roman" w:cs="Times New Roman"/>
          <w:color w:val="833C0B" w:themeColor="accent2" w:themeShade="80"/>
        </w:rPr>
        <w:t xml:space="preserve"> plants.</w:t>
      </w:r>
    </w:p>
    <w:p w14:paraId="377FB052" w14:textId="1A1AA24F" w:rsidR="005814CE" w:rsidRPr="003B7586" w:rsidRDefault="00AF6A29" w:rsidP="005814C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results from our aviary experiments with </w:t>
      </w:r>
      <w:r>
        <w:rPr>
          <w:rFonts w:ascii="Times New Roman" w:eastAsiaTheme="minorEastAsia" w:hAnsi="Times New Roman" w:cs="Times New Roman"/>
          <w:i/>
          <w:iCs/>
        </w:rPr>
        <w:t xml:space="preserve">H. </w:t>
      </w:r>
      <w:proofErr w:type="spellStart"/>
      <w:r w:rsidRPr="00AF6A29">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are highly congruent with </w:t>
      </w:r>
      <w:r w:rsidR="005B71E1">
        <w:rPr>
          <w:rFonts w:ascii="Times New Roman" w:eastAsiaTheme="minorEastAsia" w:hAnsi="Times New Roman" w:cs="Times New Roman"/>
        </w:rPr>
        <w:t xml:space="preserve">those of Betts et al. </w:t>
      </w:r>
      <w:r w:rsidR="005B71E1">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bqvu1g3cp","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5B71E1">
        <w:rPr>
          <w:rFonts w:ascii="Times New Roman" w:eastAsiaTheme="minorEastAsia" w:hAnsi="Times New Roman" w:cs="Times New Roman"/>
        </w:rPr>
        <w:fldChar w:fldCharType="separate"/>
      </w:r>
      <w:r w:rsidR="00D60331" w:rsidRPr="00D60331">
        <w:rPr>
          <w:rFonts w:ascii="Times New Roman" w:hAnsi="Times New Roman" w:cs="Times New Roman"/>
        </w:rPr>
        <w:t>[6]</w:t>
      </w:r>
      <w:r w:rsidR="005B71E1">
        <w:rPr>
          <w:rFonts w:ascii="Times New Roman" w:eastAsiaTheme="minorEastAsia" w:hAnsi="Times New Roman" w:cs="Times New Roman"/>
        </w:rPr>
        <w:fldChar w:fldCharType="end"/>
      </w:r>
      <w:r w:rsidR="005B71E1">
        <w:rPr>
          <w:rFonts w:ascii="Times New Roman" w:eastAsiaTheme="minorEastAsia" w:hAnsi="Times New Roman" w:cs="Times New Roman"/>
        </w:rPr>
        <w:t xml:space="preserve"> and support that </w:t>
      </w:r>
      <w:r w:rsidR="00AB64F0">
        <w:rPr>
          <w:rFonts w:ascii="Times New Roman" w:eastAsiaTheme="minorEastAsia" w:hAnsi="Times New Roman" w:cs="Times New Roman"/>
        </w:rPr>
        <w:t xml:space="preserve">plants specialize on long-billed, </w:t>
      </w:r>
      <w:proofErr w:type="spellStart"/>
      <w:r w:rsidR="00AB64F0">
        <w:rPr>
          <w:rFonts w:ascii="Times New Roman" w:eastAsiaTheme="minorEastAsia" w:hAnsi="Times New Roman" w:cs="Times New Roman"/>
        </w:rPr>
        <w:t>traplining</w:t>
      </w:r>
      <w:proofErr w:type="spellEnd"/>
      <w:r w:rsidR="00AB64F0">
        <w:rPr>
          <w:rFonts w:ascii="Times New Roman" w:eastAsiaTheme="minorEastAsia" w:hAnsi="Times New Roman" w:cs="Times New Roman"/>
        </w:rPr>
        <w:t xml:space="preserve"> hummingbirds</w:t>
      </w:r>
      <w:r w:rsidR="004B6B03">
        <w:rPr>
          <w:rFonts w:ascii="Times New Roman" w:eastAsiaTheme="minorEastAsia" w:hAnsi="Times New Roman" w:cs="Times New Roman"/>
        </w:rPr>
        <w:t>.</w:t>
      </w:r>
      <w:r w:rsidR="00AB64F0">
        <w:rPr>
          <w:rFonts w:ascii="Times New Roman" w:eastAsiaTheme="minorEastAsia" w:hAnsi="Times New Roman" w:cs="Times New Roman"/>
        </w:rPr>
        <w:t xml:space="preserve"> </w:t>
      </w:r>
      <w:r w:rsidR="004B6B03" w:rsidRPr="00917A60">
        <w:rPr>
          <w:rFonts w:ascii="Times New Roman" w:eastAsiaTheme="minorEastAsia" w:hAnsi="Times New Roman" w:cs="Times New Roman"/>
        </w:rPr>
        <w:t>Pollinator recognition</w:t>
      </w:r>
      <w:r w:rsidR="004B6B03">
        <w:rPr>
          <w:rFonts w:ascii="Times New Roman" w:eastAsiaTheme="minorEastAsia" w:hAnsi="Times New Roman" w:cs="Times New Roman"/>
        </w:rPr>
        <w:t xml:space="preserve"> in </w:t>
      </w:r>
      <w:r w:rsidR="004B6B03">
        <w:rPr>
          <w:rFonts w:ascii="Times New Roman" w:eastAsiaTheme="minorEastAsia" w:hAnsi="Times New Roman" w:cs="Times New Roman"/>
          <w:i/>
          <w:iCs/>
        </w:rPr>
        <w:t xml:space="preserve">H. </w:t>
      </w:r>
      <w:proofErr w:type="spellStart"/>
      <w:r w:rsidR="004B6B03">
        <w:rPr>
          <w:rFonts w:ascii="Times New Roman" w:eastAsiaTheme="minorEastAsia" w:hAnsi="Times New Roman" w:cs="Times New Roman"/>
          <w:i/>
          <w:iCs/>
        </w:rPr>
        <w:t>tortuosa</w:t>
      </w:r>
      <w:proofErr w:type="spellEnd"/>
      <w:r w:rsidR="004B6B03" w:rsidRPr="00917A60">
        <w:rPr>
          <w:rFonts w:ascii="Times New Roman" w:eastAsiaTheme="minorEastAsia" w:hAnsi="Times New Roman" w:cs="Times New Roman"/>
        </w:rPr>
        <w:t xml:space="preserve"> is likely an additional pollinator filter acting in conjunction with morphological barriers that often result in only imperfect resource partitioning by floral visitors </w:t>
      </w:r>
      <w:r w:rsidR="004B6B03" w:rsidRPr="00917A60">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mop4g8ajj","properties":{"formattedCitation":"[4,31\\uc0\\u8211{}33]","plainCitation":"[4,31–33]","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journalAbbreviation":"Ecol Monogr","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journalAbbreviation":"Ecol Lett","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B6B03" w:rsidRPr="00917A60">
        <w:rPr>
          <w:rFonts w:ascii="Times New Roman" w:eastAsiaTheme="minorEastAsia" w:hAnsi="Times New Roman" w:cs="Times New Roman"/>
        </w:rPr>
        <w:fldChar w:fldCharType="separate"/>
      </w:r>
      <w:r w:rsidR="00D60331" w:rsidRPr="00D60331">
        <w:rPr>
          <w:rFonts w:ascii="Times New Roman" w:hAnsi="Times New Roman" w:cs="Times New Roman"/>
        </w:rPr>
        <w:t>[4,31–33]</w:t>
      </w:r>
      <w:r w:rsidR="004B6B03" w:rsidRPr="00917A60">
        <w:rPr>
          <w:rFonts w:ascii="Times New Roman" w:eastAsiaTheme="minorEastAsia" w:hAnsi="Times New Roman" w:cs="Times New Roman"/>
        </w:rPr>
        <w:fldChar w:fldCharType="end"/>
      </w:r>
      <w:r w:rsidR="004B6B03">
        <w:rPr>
          <w:rFonts w:ascii="Times New Roman" w:eastAsiaTheme="minorEastAsia" w:hAnsi="Times New Roman" w:cs="Times New Roman"/>
        </w:rPr>
        <w:t xml:space="preserve">. However, this could have strong ecological implications if disturbances reduce the abundance of morphologically matched hummingbirds and the rewiring of the remaining community of floral visitors fails to buffer the loss of pollination services to </w:t>
      </w:r>
      <w:r w:rsidR="004B6B03">
        <w:rPr>
          <w:rFonts w:ascii="Times New Roman" w:eastAsiaTheme="minorEastAsia" w:hAnsi="Times New Roman" w:cs="Times New Roman"/>
          <w:i/>
          <w:iCs/>
        </w:rPr>
        <w:t xml:space="preserve">H. </w:t>
      </w:r>
      <w:proofErr w:type="spellStart"/>
      <w:r w:rsidR="004B6B03">
        <w:rPr>
          <w:rFonts w:ascii="Times New Roman" w:eastAsiaTheme="minorEastAsia" w:hAnsi="Times New Roman" w:cs="Times New Roman"/>
          <w:i/>
          <w:iCs/>
        </w:rPr>
        <w:t>tortuosa</w:t>
      </w:r>
      <w:proofErr w:type="spellEnd"/>
      <w:r w:rsidR="004B6B03">
        <w:rPr>
          <w:rFonts w:ascii="Times New Roman" w:eastAsiaTheme="minorEastAsia" w:hAnsi="Times New Roman" w:cs="Times New Roman"/>
        </w:rPr>
        <w:t xml:space="preserve"> plants</w:t>
      </w:r>
      <w:r w:rsidR="005B71E1">
        <w:rPr>
          <w:rFonts w:ascii="Times New Roman" w:eastAsiaTheme="minorEastAsia" w:hAnsi="Times New Roman" w:cs="Times New Roman"/>
        </w:rPr>
        <w:t xml:space="preserve">. </w:t>
      </w:r>
      <w:r w:rsidR="005814CE" w:rsidRPr="00AF6A29">
        <w:rPr>
          <w:rFonts w:ascii="Times New Roman" w:eastAsiaTheme="minorEastAsia" w:hAnsi="Times New Roman" w:cs="Times New Roman"/>
        </w:rPr>
        <w:t>In</w:t>
      </w:r>
      <w:r w:rsidR="005814CE" w:rsidRPr="00917A60">
        <w:rPr>
          <w:rFonts w:ascii="Times New Roman" w:eastAsiaTheme="minorEastAsia" w:hAnsi="Times New Roman" w:cs="Times New Roman"/>
        </w:rPr>
        <w:t xml:space="preserve"> forest fragments around </w:t>
      </w:r>
      <w:proofErr w:type="spellStart"/>
      <w:r w:rsidR="005814CE" w:rsidRPr="00917A60">
        <w:rPr>
          <w:rFonts w:ascii="Times New Roman" w:eastAsiaTheme="minorEastAsia" w:hAnsi="Times New Roman" w:cs="Times New Roman"/>
        </w:rPr>
        <w:t>Coto</w:t>
      </w:r>
      <w:proofErr w:type="spellEnd"/>
      <w:r w:rsidR="005814CE" w:rsidRPr="00917A60">
        <w:rPr>
          <w:rFonts w:ascii="Times New Roman" w:eastAsiaTheme="minorEastAsia" w:hAnsi="Times New Roman" w:cs="Times New Roman"/>
        </w:rPr>
        <w:t xml:space="preserve"> Brus, mismatched hummingbirds account for c.a. 10% of honest visits (those in which the visitor contacts the reproductive organs of the flower) to </w:t>
      </w:r>
      <w:r w:rsidR="005814CE" w:rsidRPr="00917A60">
        <w:rPr>
          <w:rFonts w:ascii="Times New Roman" w:eastAsiaTheme="minorEastAsia" w:hAnsi="Times New Roman" w:cs="Times New Roman"/>
          <w:i/>
          <w:iCs/>
        </w:rPr>
        <w:t xml:space="preserve">H. </w:t>
      </w:r>
      <w:proofErr w:type="spellStart"/>
      <w:r w:rsidR="005814CE" w:rsidRPr="00917A60">
        <w:rPr>
          <w:rFonts w:ascii="Times New Roman" w:eastAsiaTheme="minorEastAsia" w:hAnsi="Times New Roman" w:cs="Times New Roman"/>
          <w:i/>
          <w:iCs/>
        </w:rPr>
        <w:t>tortuosa</w:t>
      </w:r>
      <w:proofErr w:type="spellEnd"/>
      <w:r w:rsidR="005814CE" w:rsidRPr="00917A60">
        <w:rPr>
          <w:rFonts w:ascii="Times New Roman" w:eastAsiaTheme="minorEastAsia" w:hAnsi="Times New Roman" w:cs="Times New Roman"/>
        </w:rPr>
        <w:t xml:space="preserve"> (K. </w:t>
      </w:r>
      <w:proofErr w:type="spellStart"/>
      <w:r w:rsidR="005814CE" w:rsidRPr="00917A60">
        <w:rPr>
          <w:rFonts w:ascii="Times New Roman" w:eastAsiaTheme="minorEastAsia" w:hAnsi="Times New Roman" w:cs="Times New Roman"/>
        </w:rPr>
        <w:t>Leimburger</w:t>
      </w:r>
      <w:proofErr w:type="spellEnd"/>
      <w:r w:rsidR="005814CE" w:rsidRPr="00917A60">
        <w:rPr>
          <w:rFonts w:ascii="Times New Roman" w:eastAsiaTheme="minorEastAsia" w:hAnsi="Times New Roman" w:cs="Times New Roman"/>
        </w:rPr>
        <w:t xml:space="preserve">, </w:t>
      </w:r>
      <w:r w:rsidR="005814CE" w:rsidRPr="00917A60">
        <w:rPr>
          <w:rFonts w:ascii="Times New Roman" w:eastAsiaTheme="minorEastAsia" w:hAnsi="Times New Roman" w:cs="Times New Roman"/>
          <w:i/>
          <w:iCs/>
        </w:rPr>
        <w:t>unpublished data</w:t>
      </w:r>
      <w:r w:rsidR="005814CE" w:rsidRPr="00917A60">
        <w:rPr>
          <w:rFonts w:ascii="Times New Roman" w:eastAsiaTheme="minorEastAsia" w:hAnsi="Times New Roman" w:cs="Times New Roman"/>
        </w:rPr>
        <w:t>)</w:t>
      </w:r>
      <w:r w:rsidR="00BF13A4">
        <w:rPr>
          <w:rFonts w:ascii="Times New Roman" w:eastAsiaTheme="minorEastAsia" w:hAnsi="Times New Roman" w:cs="Times New Roman"/>
        </w:rPr>
        <w:t>, but</w:t>
      </w:r>
      <w:r w:rsidR="005814CE" w:rsidRPr="00917A60">
        <w:rPr>
          <w:rFonts w:ascii="Times New Roman" w:eastAsiaTheme="minorEastAsia" w:hAnsi="Times New Roman" w:cs="Times New Roman"/>
        </w:rPr>
        <w:t xml:space="preserve"> </w:t>
      </w:r>
      <w:r w:rsidR="00BF13A4">
        <w:rPr>
          <w:rFonts w:ascii="Times New Roman" w:eastAsiaTheme="minorEastAsia" w:hAnsi="Times New Roman" w:cs="Times New Roman"/>
        </w:rPr>
        <w:t>t</w:t>
      </w:r>
      <w:r w:rsidR="005814CE" w:rsidRPr="00917A60">
        <w:rPr>
          <w:rFonts w:ascii="Times New Roman" w:eastAsiaTheme="minorEastAsia" w:hAnsi="Times New Roman" w:cs="Times New Roman"/>
        </w:rPr>
        <w:t xml:space="preserve">his proportion likely increases in isolated fragments where morphologically matched hummingbirds are less common </w:t>
      </w:r>
      <w:r w:rsidR="005814CE" w:rsidRPr="00917A60">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ttpatb00i","properties":{"formattedCitation":"[34\\uc0\\u8211{}36]","plainCitation":"[34–36]","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oyal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schema":"https://github.com/citation-style-language/schema/raw/master/csl-citation.json"} </w:instrText>
      </w:r>
      <w:r w:rsidR="005814CE" w:rsidRPr="00917A60">
        <w:rPr>
          <w:rFonts w:ascii="Times New Roman" w:eastAsiaTheme="minorEastAsia" w:hAnsi="Times New Roman" w:cs="Times New Roman"/>
        </w:rPr>
        <w:fldChar w:fldCharType="separate"/>
      </w:r>
      <w:r w:rsidR="00D60331" w:rsidRPr="00D60331">
        <w:rPr>
          <w:rFonts w:ascii="Times New Roman" w:hAnsi="Times New Roman" w:cs="Times New Roman"/>
        </w:rPr>
        <w:t>[34–36]</w:t>
      </w:r>
      <w:r w:rsidR="005814CE" w:rsidRPr="00917A60">
        <w:rPr>
          <w:rFonts w:ascii="Times New Roman" w:eastAsiaTheme="minorEastAsia" w:hAnsi="Times New Roman" w:cs="Times New Roman"/>
        </w:rPr>
        <w:fldChar w:fldCharType="end"/>
      </w:r>
      <w:r w:rsidR="005814CE" w:rsidRPr="00917A60">
        <w:rPr>
          <w:rFonts w:ascii="Times New Roman" w:eastAsiaTheme="minorEastAsia" w:hAnsi="Times New Roman" w:cs="Times New Roman"/>
        </w:rPr>
        <w:t xml:space="preserve">. </w:t>
      </w:r>
      <w:r w:rsidR="00BF13A4">
        <w:rPr>
          <w:rFonts w:ascii="Times New Roman" w:eastAsiaTheme="minorEastAsia" w:hAnsi="Times New Roman" w:cs="Times New Roman"/>
        </w:rPr>
        <w:t>The combination of f</w:t>
      </w:r>
      <w:r w:rsidR="004B6B03">
        <w:rPr>
          <w:rFonts w:ascii="Times New Roman" w:eastAsiaTheme="minorEastAsia" w:hAnsi="Times New Roman" w:cs="Times New Roman"/>
        </w:rPr>
        <w:t>ragmentation</w:t>
      </w:r>
      <w:r w:rsidR="00BF13A4">
        <w:rPr>
          <w:rFonts w:ascii="Times New Roman" w:eastAsiaTheme="minorEastAsia" w:hAnsi="Times New Roman" w:cs="Times New Roman"/>
        </w:rPr>
        <w:t xml:space="preserve"> and pollinator recognition</w:t>
      </w:r>
      <w:r w:rsidR="004B6B03">
        <w:rPr>
          <w:rFonts w:ascii="Times New Roman" w:eastAsiaTheme="minorEastAsia" w:hAnsi="Times New Roman" w:cs="Times New Roman"/>
        </w:rPr>
        <w:t xml:space="preserve"> therefore has a strong ecological impact on </w:t>
      </w:r>
      <w:r w:rsidR="005814CE" w:rsidRPr="00917A60">
        <w:rPr>
          <w:rFonts w:ascii="Times New Roman" w:eastAsiaTheme="minorEastAsia" w:hAnsi="Times New Roman" w:cs="Times New Roman"/>
          <w:i/>
          <w:iCs/>
        </w:rPr>
        <w:t xml:space="preserve">H. </w:t>
      </w:r>
      <w:proofErr w:type="spellStart"/>
      <w:r w:rsidR="005814CE" w:rsidRPr="00917A60">
        <w:rPr>
          <w:rFonts w:ascii="Times New Roman" w:eastAsiaTheme="minorEastAsia" w:hAnsi="Times New Roman" w:cs="Times New Roman"/>
          <w:i/>
          <w:iCs/>
        </w:rPr>
        <w:t>tortuosa</w:t>
      </w:r>
      <w:proofErr w:type="spellEnd"/>
      <w:r w:rsidR="005814CE" w:rsidRPr="00917A60">
        <w:rPr>
          <w:rFonts w:ascii="Times New Roman" w:eastAsiaTheme="minorEastAsia" w:hAnsi="Times New Roman" w:cs="Times New Roman"/>
          <w:i/>
          <w:iCs/>
        </w:rPr>
        <w:t xml:space="preserve"> </w:t>
      </w:r>
      <w:r w:rsidR="005814CE" w:rsidRPr="00387DAB">
        <w:rPr>
          <w:rFonts w:ascii="Times New Roman" w:eastAsiaTheme="minorEastAsia" w:hAnsi="Times New Roman" w:cs="Times New Roman"/>
        </w:rPr>
        <w:t>p</w:t>
      </w:r>
      <w:r w:rsidR="004B6B03">
        <w:rPr>
          <w:rFonts w:ascii="Times New Roman" w:eastAsiaTheme="minorEastAsia" w:hAnsi="Times New Roman" w:cs="Times New Roman"/>
        </w:rPr>
        <w:t>opulations,</w:t>
      </w:r>
      <w:r w:rsidR="005814CE" w:rsidRPr="00917A60">
        <w:rPr>
          <w:rFonts w:ascii="Times New Roman" w:eastAsiaTheme="minorEastAsia" w:hAnsi="Times New Roman" w:cs="Times New Roman"/>
        </w:rPr>
        <w:t xml:space="preserve"> </w:t>
      </w:r>
      <w:r w:rsidR="004B6B03">
        <w:rPr>
          <w:rFonts w:ascii="Times New Roman" w:eastAsiaTheme="minorEastAsia" w:hAnsi="Times New Roman" w:cs="Times New Roman"/>
        </w:rPr>
        <w:t xml:space="preserve">which </w:t>
      </w:r>
      <w:r w:rsidR="005814CE" w:rsidRPr="00917A60">
        <w:rPr>
          <w:rFonts w:ascii="Times New Roman" w:eastAsiaTheme="minorEastAsia" w:hAnsi="Times New Roman" w:cs="Times New Roman"/>
        </w:rPr>
        <w:t>show reduced seed sets</w:t>
      </w:r>
      <w:r w:rsidR="004B6B03">
        <w:rPr>
          <w:rFonts w:ascii="Times New Roman" w:eastAsiaTheme="minorEastAsia" w:hAnsi="Times New Roman" w:cs="Times New Roman"/>
        </w:rPr>
        <w:t xml:space="preserve"> </w:t>
      </w:r>
      <w:r w:rsidR="004B6B03" w:rsidRPr="00917A60">
        <w:rPr>
          <w:rFonts w:ascii="Times New Roman" w:eastAsiaTheme="minorEastAsia" w:hAnsi="Times New Roman" w:cs="Times New Roman"/>
        </w:rPr>
        <w:t>in fragmented forests</w:t>
      </w:r>
      <w:r w:rsidR="005814CE" w:rsidRPr="00917A60">
        <w:rPr>
          <w:rFonts w:ascii="Times New Roman" w:eastAsiaTheme="minorEastAsia" w:hAnsi="Times New Roman" w:cs="Times New Roman"/>
        </w:rPr>
        <w:t xml:space="preserve"> compared to those in continuous forest</w:t>
      </w:r>
      <w:r w:rsidR="005814CE">
        <w:rPr>
          <w:rFonts w:ascii="Times New Roman" w:eastAsiaTheme="minorEastAsia" w:hAnsi="Times New Roman" w:cs="Times New Roman"/>
        </w:rPr>
        <w:t xml:space="preserve"> </w:t>
      </w:r>
      <w:r w:rsidR="005814CE">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7p6q6csgg","properties":{"formattedCitation":"[37]","plainCitation":"[37]","noteIndex":0},"citationItems":[{"id":232,"uris":["http://zotero.org/users/4838826/items/DN5P23R9"],"uri":["http://zotero.org/users/4838826/items/DN5P23R9"],"itemData":{"id":232,"type":"article-journal","abstract":"Abstract: Loss of native vegetation cover is thought to be a major driver of declines in pollination success worldwide. However, it is not well known...","container-title":"Ecology","DOI":"10.1890/13-0929.1","ISSN":"0012-9658","issue":"8","journalAbbreviation":"Ecology","language":"eng","note":"PMID: 25230471","page":"2202-2212","source":"europepmc.org","title":"Tropical forest fragmentation limits pollination of a keystone understory herb.","volume":"95","author":[{"family":"Hadley","given":"Adam S."},{"family":"Frey","given":"Sarah J."},{"family":"Robinson","given":"W.D."},{"family":"Kress","given":"W. John"},{"family":"Betts","given":"Matthew G."}],"issued":{"date-parts":[["2014"]]}}}],"schema":"https://github.com/citation-style-language/schema/raw/master/csl-citation.json"} </w:instrText>
      </w:r>
      <w:r w:rsidR="005814CE">
        <w:rPr>
          <w:rFonts w:ascii="Times New Roman" w:eastAsiaTheme="minorEastAsia" w:hAnsi="Times New Roman" w:cs="Times New Roman"/>
        </w:rPr>
        <w:fldChar w:fldCharType="separate"/>
      </w:r>
      <w:r w:rsidR="00D60331">
        <w:rPr>
          <w:rFonts w:ascii="Times New Roman" w:hAnsi="Times New Roman" w:cs="Times New Roman"/>
        </w:rPr>
        <w:t>[37]</w:t>
      </w:r>
      <w:r w:rsidR="005814CE">
        <w:rPr>
          <w:rFonts w:ascii="Times New Roman" w:eastAsiaTheme="minorEastAsia" w:hAnsi="Times New Roman" w:cs="Times New Roman"/>
        </w:rPr>
        <w:fldChar w:fldCharType="end"/>
      </w:r>
      <w:r w:rsidR="005814CE" w:rsidRPr="00917A60">
        <w:rPr>
          <w:rFonts w:ascii="Times New Roman" w:eastAsiaTheme="minorEastAsia" w:hAnsi="Times New Roman" w:cs="Times New Roman"/>
        </w:rPr>
        <w:t xml:space="preserve">, presumably due to a paucity of morphologically matched hummingbirds. </w:t>
      </w:r>
    </w:p>
    <w:p w14:paraId="573992B1" w14:textId="0683491C" w:rsidR="005814CE" w:rsidRDefault="005814CE" w:rsidP="005814C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n </w:t>
      </w:r>
      <w:r>
        <w:rPr>
          <w:rFonts w:ascii="Times New Roman" w:eastAsiaTheme="minorEastAsia" w:hAnsi="Times New Roman" w:cs="Times New Roman"/>
          <w:i/>
          <w:iCs/>
        </w:rPr>
        <w:t xml:space="preserve">H. rostrata </w:t>
      </w:r>
      <w:r>
        <w:rPr>
          <w:rFonts w:ascii="Times New Roman" w:eastAsiaTheme="minorEastAsia" w:hAnsi="Times New Roman" w:cs="Times New Roman"/>
        </w:rPr>
        <w:t>styles,</w:t>
      </w:r>
      <w:r w:rsidRPr="00994361">
        <w:rPr>
          <w:rFonts w:ascii="Times New Roman" w:eastAsiaTheme="minorEastAsia" w:hAnsi="Times New Roman" w:cs="Times New Roman"/>
        </w:rPr>
        <w:t xml:space="preserve"> </w:t>
      </w:r>
      <w:r>
        <w:rPr>
          <w:rFonts w:ascii="Times New Roman" w:eastAsiaTheme="minorEastAsia" w:hAnsi="Times New Roman" w:cs="Times New Roman"/>
        </w:rPr>
        <w:t>visits from clean hummingbirds to hand-pollinated flowers</w:t>
      </w:r>
      <w:r w:rsidRPr="00994361">
        <w:rPr>
          <w:rFonts w:ascii="Times New Roman" w:eastAsiaTheme="minorEastAsia" w:hAnsi="Times New Roman" w:cs="Times New Roman"/>
        </w:rPr>
        <w:t xml:space="preserve"> </w:t>
      </w:r>
      <w:r>
        <w:rPr>
          <w:rFonts w:ascii="Times New Roman" w:eastAsiaTheme="minorEastAsia" w:hAnsi="Times New Roman" w:cs="Times New Roman"/>
        </w:rPr>
        <w:t xml:space="preserve">also increased pollen tube rates, but regardless of the bird species. The </w:t>
      </w:r>
      <w:r w:rsidR="00ED0118">
        <w:rPr>
          <w:rFonts w:ascii="Times New Roman" w:eastAsiaTheme="minorEastAsia" w:hAnsi="Times New Roman" w:cs="Times New Roman"/>
        </w:rPr>
        <w:t>estimated pollen tube rate</w:t>
      </w:r>
      <w:r>
        <w:rPr>
          <w:rFonts w:ascii="Times New Roman" w:eastAsiaTheme="minorEastAsia" w:hAnsi="Times New Roman" w:cs="Times New Roman"/>
        </w:rPr>
        <w:t xml:space="preserve"> in </w:t>
      </w:r>
      <w:r>
        <w:rPr>
          <w:rFonts w:ascii="Times New Roman" w:eastAsiaTheme="minorEastAsia" w:hAnsi="Times New Roman" w:cs="Times New Roman"/>
          <w:i/>
          <w:iCs/>
        </w:rPr>
        <w:t xml:space="preserve">H. rostrata </w:t>
      </w:r>
      <w:r w:rsidR="00ED0118">
        <w:rPr>
          <w:rFonts w:ascii="Times New Roman" w:eastAsiaTheme="minorEastAsia" w:hAnsi="Times New Roman" w:cs="Times New Roman"/>
        </w:rPr>
        <w:t xml:space="preserve">flowers that </w:t>
      </w:r>
      <w:r>
        <w:rPr>
          <w:rFonts w:ascii="Times New Roman" w:eastAsiaTheme="minorEastAsia" w:hAnsi="Times New Roman" w:cs="Times New Roman"/>
        </w:rPr>
        <w:t xml:space="preserve">were </w:t>
      </w:r>
      <w:r w:rsidR="00ED0118">
        <w:rPr>
          <w:rFonts w:ascii="Times New Roman" w:eastAsiaTheme="minorEastAsia" w:hAnsi="Times New Roman" w:cs="Times New Roman"/>
        </w:rPr>
        <w:t>visited by long-billed hummingbirds was nearly identical to that estimated for flowers visited by short-billed hummingbirds</w:t>
      </w:r>
      <w:r>
        <w:rPr>
          <w:rFonts w:ascii="Times New Roman" w:eastAsiaTheme="minorEastAsia" w:hAnsi="Times New Roman" w:cs="Times New Roman"/>
        </w:rPr>
        <w:t xml:space="preserve"> (Fig 1). However, given the relatively short, straight corolla of </w:t>
      </w:r>
      <w:r>
        <w:rPr>
          <w:rFonts w:ascii="Times New Roman" w:eastAsiaTheme="minorEastAsia" w:hAnsi="Times New Roman" w:cs="Times New Roman"/>
          <w:i/>
          <w:iCs/>
        </w:rPr>
        <w:t>H. rostrata</w:t>
      </w:r>
      <w:r>
        <w:rPr>
          <w:rFonts w:ascii="Times New Roman" w:eastAsiaTheme="minorEastAsia" w:hAnsi="Times New Roman" w:cs="Times New Roman"/>
        </w:rPr>
        <w:t xml:space="preserve"> (Fig 1),</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both hummingbird species we used for experiments were able to achieve </w:t>
      </w:r>
      <w:r w:rsidR="003B7586">
        <w:rPr>
          <w:rFonts w:ascii="Times New Roman" w:eastAsiaTheme="minorEastAsia" w:hAnsi="Times New Roman" w:cs="Times New Roman"/>
        </w:rPr>
        <w:t>strong</w:t>
      </w:r>
      <w:r>
        <w:rPr>
          <w:rFonts w:ascii="Times New Roman" w:eastAsiaTheme="minorEastAsia" w:hAnsi="Times New Roman" w:cs="Times New Roman"/>
        </w:rPr>
        <w:t xml:space="preserve"> morphological matches and might not be expected to differ in their </w:t>
      </w:r>
      <w:r>
        <w:rPr>
          <w:rFonts w:ascii="Times New Roman" w:eastAsiaTheme="minorEastAsia" w:hAnsi="Times New Roman" w:cs="Times New Roman"/>
        </w:rPr>
        <w:lastRenderedPageBreak/>
        <w:t xml:space="preserve">visitation characteristics, such as nectar consumption. </w:t>
      </w:r>
      <w:r w:rsidRPr="009E1B09">
        <w:rPr>
          <w:rFonts w:ascii="Times New Roman" w:eastAsiaTheme="minorEastAsia" w:hAnsi="Times New Roman" w:cs="Times New Roman"/>
        </w:rPr>
        <w:t xml:space="preserve">We did not destructively sample flowers after hummingbird visits to measure the nectar remaining, but both species of birds can be seen drinking from </w:t>
      </w:r>
      <w:r w:rsidRPr="009E1B09">
        <w:rPr>
          <w:rFonts w:ascii="Times New Roman" w:eastAsiaTheme="minorEastAsia" w:hAnsi="Times New Roman" w:cs="Times New Roman"/>
          <w:i/>
          <w:iCs/>
        </w:rPr>
        <w:t xml:space="preserve">H. rostrata </w:t>
      </w:r>
      <w:r w:rsidRPr="009E1B09">
        <w:rPr>
          <w:rFonts w:ascii="Times New Roman" w:eastAsiaTheme="minorEastAsia" w:hAnsi="Times New Roman" w:cs="Times New Roman"/>
        </w:rPr>
        <w:t>flowers in recorded videos (S1</w:t>
      </w:r>
      <w:r>
        <w:rPr>
          <w:rFonts w:ascii="Times New Roman" w:eastAsiaTheme="minorEastAsia" w:hAnsi="Times New Roman" w:cs="Times New Roman"/>
        </w:rPr>
        <w:t xml:space="preserve"> and </w:t>
      </w:r>
      <w:r w:rsidRPr="009E1B09">
        <w:rPr>
          <w:rFonts w:ascii="Times New Roman" w:eastAsiaTheme="minorEastAsia" w:hAnsi="Times New Roman" w:cs="Times New Roman"/>
        </w:rPr>
        <w:t>S2</w:t>
      </w:r>
      <w:r>
        <w:rPr>
          <w:rFonts w:ascii="Times New Roman" w:eastAsiaTheme="minorEastAsia" w:hAnsi="Times New Roman" w:cs="Times New Roman"/>
        </w:rPr>
        <w:t xml:space="preserve"> videos</w:t>
      </w:r>
      <w:r w:rsidRPr="009E1B09">
        <w:rPr>
          <w:rFonts w:ascii="Times New Roman" w:eastAsiaTheme="minorEastAsia" w:hAnsi="Times New Roman" w:cs="Times New Roman"/>
        </w:rPr>
        <w:t xml:space="preserve">). </w:t>
      </w:r>
    </w:p>
    <w:p w14:paraId="56BD81D1" w14:textId="545666EB" w:rsidR="005814CE" w:rsidRPr="004B1CF4" w:rsidRDefault="005814CE" w:rsidP="005814CE">
      <w:pPr>
        <w:spacing w:line="480" w:lineRule="auto"/>
        <w:ind w:firstLine="720"/>
        <w:rPr>
          <w:rFonts w:ascii="Times New Roman" w:eastAsiaTheme="minorEastAsia" w:hAnsi="Times New Roman" w:cs="Times New Roman"/>
        </w:rPr>
      </w:pPr>
      <w:r w:rsidRPr="004B1CF4">
        <w:rPr>
          <w:rFonts w:ascii="Times New Roman" w:eastAsiaTheme="minorEastAsia" w:hAnsi="Times New Roman" w:cs="Times New Roman"/>
        </w:rPr>
        <w:t xml:space="preserve">In Peru, seven hummingbird species of various sizes and with various bill shapes have been observed visiting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but nothing is known of their pollination efficiencies </w:t>
      </w:r>
      <w:r w:rsidRPr="004B1CF4">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17k6473aip","properties":{"formattedCitation":"[38]","plainCitation":"[38]","noteIndex":0},"citationItems":[{"id":3173,"uris":["http://zotero.org/users/4838826/items/M7DTN5Y9"],"uri":["http://zotero.org/users/4838826/items/M7DTN5Y9"],"itemData":{"id":3173,"type":"article-journal","abstract":"1. Functional traits can determine pairwise species interactions, such as those between plants and \n pollinators. However, the effects of biogeography and evolutionary history on trait-matching \nand trait-mediated resource specialization remain poorly understood. \n 2. We compiled a database of 93 mutualistic hummingbird-plant networks (including 181 \nhummingbird and 1,256 plant species), complemented by morphological measures of \n hummingbird bill and floral corolla length. We divided the hummingbirds into their principal \n clades and used knowledge on hummingbird biogeography to divide the networks into four \n biogeographical regions: Lowland South America, Andes, North &amp; Central America, and the \n Caribbean islands. We then tested: (i) whether hummingbird clades and biogeographical regions \n differ in hummingbird bill length, corolla length of visited flowers and resource specialization, \nand (ii) whether hummingbirds’ bill length correlates with the corolla length of their food plants \n and with their level of resource specialization. \n 3. Hummingbird clades dominated by long-billed species generally visited longer flowers and \n were the most exclusive in their resource use. Bill and corolla length and the degree of resource \n specialization were similar across mainland regions, but the Caribbean islands had shorter \nflowers and hummingbirds with more generalized interaction niches. Bill and corolla length \n correlated in all regions and most clades, i.e. trait-matching was a recurrent phenomenon in \n hummingbird-plant associations. In contrast, bill length did not generally mediate resource \n specialization, as bill length was only weakly correlated with resource specialization within one \nhummingbird clade (Brilliants) and in the regions of Lowland South America and the Andes in \n which plants and hummingbirds have a long co-evolutionary history. Supplementary analyses \n including bill curvature confirmed that bill morphology (length and curvature) does not in \n general predict resource specialization.  \n \n 4. These results demonstrate how biogeographical and evolutionary histories can modulate the \n effects of functional traits on species interactions, and that traits better predict functional groups \n of interaction partners (i.e. trait-matching) than resource specialization. These findings reveal \n that functional traits have great potential, but also key limitations, as a tool for developing more \n mechanistic approaches in community ecology","container-title":"Functional Ecology","DOI":"https://doi.org/10.1111/1365-2435.13784","ISSN":"0269-8463","journalAbbreviation":"Funct Ecol","language":"en","note":"Accepted: 2021-03-08T08:40:33Z\npublisher: Wiley / British Ecological Society","page":"1120-1133","source":"ore.exeter.ac.uk","title":"The influence of biogeographical and evolutionary histories on morphological trait-matching and resource specialization in mutualistic hummingbird-plant networks","volume":"35","author":[{"family":"Dalsgaard","given":"B."},{"family":"Maruyama","given":"P. K."},{"family":"Sonne","given":"J."},{"family":"Hansen","given":"K."},{"family":"Zanata","given":"T. B."},{"family":"Abrahamczyk","given":"S."},{"family":"Alarcón","given":"R."},{"family":"Araujo","given":"A. C."},{"family":"Araújo","given":"F. P."},{"family":"Buzato","given":"S."},{"family":"Chávez-González","given":"E."},{"family":"Coelho","given":"A. G."},{"family":"Cotton","given":"P. A."},{"family":"Díaz-Valenzuela","given":"R."},{"family":"Dufke","given":"M. F."},{"family":"Enríquez","given":"P. L."},{"family":"Filho","given":"M. M. D."},{"family":"Fischer","given":"E."},{"family":"Kohler","given":"G."},{"family":"Lara","given":"C."},{"family":"Las-Casas","given":"F. M. G."},{"family":"Lasprilla","given":"L. R."},{"family":"Machado","given":"A. O."},{"family":"Machado","given":"C. G."},{"family":"Maglianesi","given":"M. A."},{"family":"Malucelli","given":"T. S."},{"family":"Marín-Gómez","given":"O. H."},{"family":"Martínez-García","given":"V."},{"family":"Mendes de Azevedo-Júnior","given":"S."},{"family":"Neto","given":"E. N."},{"family":"Oliveira","given":"P. E."},{"family":"Ornelas","given":"J. F."},{"family":"Ortiz-Pulido","given":"R."},{"family":"Partida-Lara","given":"R."},{"family":"Patiño-González","given":"B. I."},{"family":"Pinho Queiroz","given":"S. N.","non-dropping-particle":"de"},{"family":"Ramírez-Burbano","given":"M. B."},{"family":"Rech","given":"A. R."},{"family":"Rocca","given":"M. A."},{"family":"Rodrigues","given":"L. C."},{"family":"Rui","given":"A. M."},{"family":"Sazima","given":"I."},{"family":"Sazima","given":"M."},{"family":"Simmons","given":"B. I."},{"family":"Tinoco","given":"B. A."},{"family":"Varassin","given":"I. G."},{"family":"Vasconcelos","given":"M. F."},{"family":"Vizentin-Bugoni","given":"J."},{"family":"Watts","given":"S."},{"family":"Kennedy","given":"J. D."},{"family":"Rahbek","given":"C."},{"family":"Schleuning","given":"M."},{"family":"González","given":"A. M. M."}],"issued":{"date-parts":[["2021"]]}}}],"schema":"https://github.com/citation-style-language/schema/raw/master/csl-citation.json"} </w:instrText>
      </w:r>
      <w:r w:rsidRPr="004B1CF4">
        <w:rPr>
          <w:rFonts w:ascii="Times New Roman" w:eastAsiaTheme="minorEastAsia" w:hAnsi="Times New Roman" w:cs="Times New Roman"/>
        </w:rPr>
        <w:fldChar w:fldCharType="separate"/>
      </w:r>
      <w:r w:rsidR="00D60331">
        <w:rPr>
          <w:rFonts w:ascii="Times New Roman" w:hAnsi="Times New Roman" w:cs="Times New Roman"/>
        </w:rPr>
        <w:t>[38]</w:t>
      </w:r>
      <w:r w:rsidRPr="004B1CF4">
        <w:rPr>
          <w:rFonts w:ascii="Times New Roman" w:eastAsiaTheme="minorEastAsia" w:hAnsi="Times New Roman" w:cs="Times New Roman"/>
        </w:rPr>
        <w:fldChar w:fldCharType="end"/>
      </w:r>
      <w:r w:rsidRPr="004B1CF4">
        <w:rPr>
          <w:rFonts w:ascii="Times New Roman" w:eastAsiaTheme="minorEastAsia" w:hAnsi="Times New Roman" w:cs="Times New Roman"/>
        </w:rPr>
        <w:t>. Based on our results showing increased pollen tube rates in bird</w:t>
      </w:r>
      <w:r w:rsidR="00DE5884">
        <w:rPr>
          <w:rFonts w:ascii="Times New Roman" w:eastAsiaTheme="minorEastAsia" w:hAnsi="Times New Roman" w:cs="Times New Roman"/>
        </w:rPr>
        <w:t>-</w:t>
      </w:r>
      <w:r w:rsidRPr="004B1CF4">
        <w:rPr>
          <w:rFonts w:ascii="Times New Roman" w:eastAsiaTheme="minorEastAsia" w:hAnsi="Times New Roman" w:cs="Times New Roman"/>
        </w:rPr>
        <w:t xml:space="preserve">visited flowers compared to hand pollination, we posit that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could filter visits from animals without complementary morphologies</w:t>
      </w:r>
      <w:r w:rsidR="003B7586">
        <w:rPr>
          <w:rFonts w:ascii="Times New Roman" w:eastAsiaTheme="minorEastAsia" w:hAnsi="Times New Roman" w:cs="Times New Roman"/>
        </w:rPr>
        <w:t>, such as insects</w:t>
      </w:r>
      <w:r w:rsidRPr="004B1CF4">
        <w:rPr>
          <w:rFonts w:ascii="Times New Roman" w:eastAsiaTheme="minorEastAsia" w:hAnsi="Times New Roman" w:cs="Times New Roman"/>
        </w:rPr>
        <w:t xml:space="preserve">. This idea is supported by data from </w:t>
      </w:r>
      <w:proofErr w:type="spellStart"/>
      <w:r w:rsidRPr="004B1CF4">
        <w:rPr>
          <w:rFonts w:ascii="Times New Roman" w:hAnsi="Times New Roman" w:cs="Times New Roman"/>
        </w:rPr>
        <w:t>Janeček</w:t>
      </w:r>
      <w:proofErr w:type="spellEnd"/>
      <w:r w:rsidRPr="004B1CF4">
        <w:rPr>
          <w:rFonts w:ascii="Times New Roman" w:hAnsi="Times New Roman" w:cs="Times New Roman"/>
        </w:rPr>
        <w:t xml:space="preserve"> et al. </w:t>
      </w:r>
      <w:r>
        <w:rPr>
          <w:rFonts w:ascii="Times New Roman" w:hAnsi="Times New Roman" w:cs="Times New Roman"/>
        </w:rPr>
        <w:fldChar w:fldCharType="begin"/>
      </w:r>
      <w:r w:rsidR="00A26362">
        <w:rPr>
          <w:rFonts w:ascii="Times New Roman" w:hAnsi="Times New Roman" w:cs="Times New Roman"/>
        </w:rPr>
        <w:instrText xml:space="preserve"> ADDIN ZOTERO_ITEM CSL_CITATION {"citationID":"a2q42hhn8t5","properties":{"formattedCitation":"[23]","plainCitation":"[23]","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Pr>
          <w:rFonts w:ascii="Times New Roman" w:hAnsi="Times New Roman" w:cs="Times New Roman"/>
        </w:rPr>
        <w:fldChar w:fldCharType="separate"/>
      </w:r>
      <w:r w:rsidR="00D60331">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w:t>
      </w:r>
      <w:r w:rsidRPr="004B1CF4">
        <w:rPr>
          <w:rFonts w:ascii="Times New Roman" w:eastAsiaTheme="minorEastAsia" w:hAnsi="Times New Roman" w:cs="Times New Roman"/>
        </w:rPr>
        <w:t>who recorded olive sunbirds (</w:t>
      </w:r>
      <w:proofErr w:type="spellStart"/>
      <w:r w:rsidRPr="004B1CF4">
        <w:rPr>
          <w:rFonts w:ascii="Times New Roman" w:eastAsiaTheme="minorEastAsia" w:hAnsi="Times New Roman" w:cs="Times New Roman"/>
          <w:i/>
          <w:iCs/>
        </w:rPr>
        <w:t>Cyanomitra</w:t>
      </w:r>
      <w:proofErr w:type="spellEnd"/>
      <w:r w:rsidRPr="004B1CF4">
        <w:rPr>
          <w:rFonts w:ascii="Times New Roman" w:eastAsiaTheme="minorEastAsia" w:hAnsi="Times New Roman" w:cs="Times New Roman"/>
          <w:i/>
          <w:iCs/>
        </w:rPr>
        <w:t xml:space="preserve"> olivacea</w:t>
      </w:r>
      <w:r w:rsidRPr="004B1CF4">
        <w:rPr>
          <w:rFonts w:ascii="Times New Roman" w:eastAsiaTheme="minorEastAsia" w:hAnsi="Times New Roman" w:cs="Times New Roman"/>
        </w:rPr>
        <w:t xml:space="preserve">) and </w:t>
      </w:r>
      <w:proofErr w:type="spellStart"/>
      <w:r w:rsidRPr="004B1CF4">
        <w:rPr>
          <w:rFonts w:ascii="Times New Roman" w:eastAsiaTheme="minorEastAsia" w:hAnsi="Times New Roman" w:cs="Times New Roman"/>
        </w:rPr>
        <w:t>Camaroon</w:t>
      </w:r>
      <w:proofErr w:type="spellEnd"/>
      <w:r w:rsidRPr="004B1CF4">
        <w:rPr>
          <w:rFonts w:ascii="Times New Roman" w:eastAsiaTheme="minorEastAsia" w:hAnsi="Times New Roman" w:cs="Times New Roman"/>
        </w:rPr>
        <w:t xml:space="preserve"> sunbirds (</w:t>
      </w:r>
      <w:proofErr w:type="spellStart"/>
      <w:r w:rsidRPr="004B1CF4">
        <w:rPr>
          <w:rFonts w:ascii="Times New Roman" w:eastAsiaTheme="minorEastAsia" w:hAnsi="Times New Roman" w:cs="Times New Roman"/>
          <w:i/>
          <w:iCs/>
        </w:rPr>
        <w:t>Cyanomitra</w:t>
      </w:r>
      <w:proofErr w:type="spellEnd"/>
      <w:r w:rsidRPr="004B1CF4">
        <w:rPr>
          <w:rFonts w:ascii="Times New Roman" w:eastAsiaTheme="minorEastAsia" w:hAnsi="Times New Roman" w:cs="Times New Roman"/>
          <w:i/>
          <w:iCs/>
        </w:rPr>
        <w:t xml:space="preserve"> </w:t>
      </w:r>
      <w:proofErr w:type="spellStart"/>
      <w:r w:rsidRPr="004B1CF4">
        <w:rPr>
          <w:rFonts w:ascii="Times New Roman" w:eastAsiaTheme="minorEastAsia" w:hAnsi="Times New Roman" w:cs="Times New Roman"/>
          <w:i/>
          <w:iCs/>
        </w:rPr>
        <w:t>oritis</w:t>
      </w:r>
      <w:proofErr w:type="spellEnd"/>
      <w:r w:rsidRPr="004B1CF4">
        <w:rPr>
          <w:rFonts w:ascii="Times New Roman" w:eastAsiaTheme="minorEastAsia" w:hAnsi="Times New Roman" w:cs="Times New Roman"/>
        </w:rPr>
        <w:t xml:space="preserve">) visiting </w:t>
      </w:r>
      <w:r w:rsidRPr="004B1CF4">
        <w:rPr>
          <w:rFonts w:ascii="Times New Roman" w:eastAsiaTheme="minorEastAsia" w:hAnsi="Times New Roman" w:cs="Times New Roman"/>
          <w:i/>
          <w:iCs/>
        </w:rPr>
        <w:t xml:space="preserve">H. rostrata </w:t>
      </w:r>
      <w:r w:rsidRPr="004B1CF4">
        <w:rPr>
          <w:rFonts w:ascii="Times New Roman" w:eastAsiaTheme="minorEastAsia" w:hAnsi="Times New Roman" w:cs="Times New Roman"/>
        </w:rPr>
        <w:t xml:space="preserve">flowers in South Africa where it has been introduced. These authors found that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flowers left open to visits from sunbirds had extremely low pollen tube rates, as did hand-pollinated flowers.</w:t>
      </w:r>
      <w:r w:rsidR="00DE5884">
        <w:rPr>
          <w:rFonts w:ascii="Times New Roman" w:eastAsiaTheme="minorEastAsia" w:hAnsi="Times New Roman" w:cs="Times New Roman"/>
        </w:rPr>
        <w:t xml:space="preserve"> </w:t>
      </w:r>
      <w:r w:rsidR="00DE5884" w:rsidRPr="00DE5884">
        <w:rPr>
          <w:rFonts w:ascii="Times New Roman" w:eastAsiaTheme="minorEastAsia" w:hAnsi="Times New Roman" w:cs="Times New Roman"/>
          <w:color w:val="1F4E79" w:themeColor="accent5" w:themeShade="80"/>
        </w:rPr>
        <w:t xml:space="preserve">Further work in the native range of </w:t>
      </w:r>
      <w:r w:rsidR="00DE5884" w:rsidRPr="00DE5884">
        <w:rPr>
          <w:rFonts w:ascii="Times New Roman" w:eastAsiaTheme="minorEastAsia" w:hAnsi="Times New Roman" w:cs="Times New Roman"/>
          <w:i/>
          <w:iCs/>
          <w:color w:val="1F4E79" w:themeColor="accent5" w:themeShade="80"/>
        </w:rPr>
        <w:t>H. rostrata</w:t>
      </w:r>
      <w:r w:rsidR="00DE5884" w:rsidRPr="00DE5884">
        <w:rPr>
          <w:rFonts w:ascii="Times New Roman" w:eastAsiaTheme="minorEastAsia" w:hAnsi="Times New Roman" w:cs="Times New Roman"/>
          <w:color w:val="1F4E79" w:themeColor="accent5" w:themeShade="80"/>
        </w:rPr>
        <w:t xml:space="preserve"> is necessary to determine if </w:t>
      </w:r>
      <w:r w:rsidR="00DE5884" w:rsidRPr="00DE5884">
        <w:rPr>
          <w:rFonts w:ascii="Times New Roman" w:eastAsiaTheme="minorEastAsia" w:hAnsi="Times New Roman" w:cs="Times New Roman"/>
          <w:i/>
          <w:iCs/>
          <w:color w:val="1F4E79" w:themeColor="accent5" w:themeShade="80"/>
        </w:rPr>
        <w:t>H. rostrata</w:t>
      </w:r>
      <w:r w:rsidR="00DE5884" w:rsidRPr="00DE5884">
        <w:rPr>
          <w:rFonts w:ascii="Times New Roman" w:eastAsiaTheme="minorEastAsia" w:hAnsi="Times New Roman" w:cs="Times New Roman"/>
          <w:color w:val="1F4E79" w:themeColor="accent5" w:themeShade="80"/>
        </w:rPr>
        <w:t xml:space="preserve"> cryptically filters the community of floral visitors.</w:t>
      </w:r>
      <w:r w:rsidRPr="00DE5884">
        <w:rPr>
          <w:rFonts w:ascii="Times New Roman" w:eastAsiaTheme="minorEastAsia" w:hAnsi="Times New Roman" w:cs="Times New Roman"/>
          <w:color w:val="1F4E79" w:themeColor="accent5" w:themeShade="80"/>
        </w:rPr>
        <w:t xml:space="preserve"> </w:t>
      </w:r>
    </w:p>
    <w:p w14:paraId="3F2A0FE2" w14:textId="21E5F26A" w:rsidR="005814CE" w:rsidRDefault="003B7586" w:rsidP="005814CE">
      <w:pPr>
        <w:spacing w:line="480" w:lineRule="auto"/>
        <w:ind w:firstLine="720"/>
        <w:rPr>
          <w:rFonts w:ascii="Times New Roman" w:eastAsiaTheme="minorEastAsia" w:hAnsi="Times New Roman" w:cs="Times New Roman"/>
        </w:rPr>
      </w:pPr>
      <w:r w:rsidRPr="0061090A">
        <w:rPr>
          <w:rFonts w:ascii="Times New Roman" w:eastAsiaTheme="minorEastAsia" w:hAnsi="Times New Roman" w:cs="Times New Roman"/>
          <w:color w:val="833C0B" w:themeColor="accent2" w:themeShade="80"/>
        </w:rPr>
        <w:t>W</w:t>
      </w:r>
      <w:r w:rsidR="005814CE" w:rsidRPr="0061090A">
        <w:rPr>
          <w:rFonts w:ascii="Times New Roman" w:eastAsiaTheme="minorEastAsia" w:hAnsi="Times New Roman" w:cs="Times New Roman"/>
          <w:color w:val="833C0B" w:themeColor="accent2" w:themeShade="80"/>
        </w:rPr>
        <w:t xml:space="preserve">e </w:t>
      </w:r>
      <w:r w:rsidRPr="0061090A">
        <w:rPr>
          <w:rFonts w:ascii="Times New Roman" w:eastAsiaTheme="minorEastAsia" w:hAnsi="Times New Roman" w:cs="Times New Roman"/>
          <w:color w:val="833C0B" w:themeColor="accent2" w:themeShade="80"/>
        </w:rPr>
        <w:t>did not</w:t>
      </w:r>
      <w:r w:rsidR="005814CE" w:rsidRPr="0061090A">
        <w:rPr>
          <w:rFonts w:ascii="Times New Roman" w:eastAsiaTheme="minorEastAsia" w:hAnsi="Times New Roman" w:cs="Times New Roman"/>
          <w:color w:val="833C0B" w:themeColor="accent2" w:themeShade="80"/>
        </w:rPr>
        <w:t xml:space="preserve"> detect </w:t>
      </w:r>
      <w:r w:rsidR="00B562A1" w:rsidRPr="0061090A">
        <w:rPr>
          <w:rFonts w:ascii="Times New Roman" w:eastAsiaTheme="minorEastAsia" w:hAnsi="Times New Roman" w:cs="Times New Roman"/>
          <w:color w:val="833C0B" w:themeColor="accent2" w:themeShade="80"/>
        </w:rPr>
        <w:t xml:space="preserve">strong </w:t>
      </w:r>
      <w:r w:rsidRPr="0061090A">
        <w:rPr>
          <w:rFonts w:ascii="Times New Roman" w:eastAsiaTheme="minorEastAsia" w:hAnsi="Times New Roman" w:cs="Times New Roman"/>
          <w:color w:val="833C0B" w:themeColor="accent2" w:themeShade="80"/>
        </w:rPr>
        <w:t xml:space="preserve">differences among treatments in </w:t>
      </w:r>
      <w:r w:rsidR="005814CE" w:rsidRPr="0061090A">
        <w:rPr>
          <w:rFonts w:ascii="Times New Roman" w:eastAsiaTheme="minorEastAsia" w:hAnsi="Times New Roman" w:cs="Times New Roman"/>
          <w:i/>
          <w:color w:val="833C0B" w:themeColor="accent2" w:themeShade="80"/>
        </w:rPr>
        <w:t xml:space="preserve">H. </w:t>
      </w:r>
      <w:proofErr w:type="spellStart"/>
      <w:r w:rsidR="005814CE" w:rsidRPr="0061090A">
        <w:rPr>
          <w:rFonts w:ascii="Times New Roman" w:eastAsiaTheme="minorEastAsia" w:hAnsi="Times New Roman" w:cs="Times New Roman"/>
          <w:i/>
          <w:color w:val="833C0B" w:themeColor="accent2" w:themeShade="80"/>
        </w:rPr>
        <w:t>hirsuta</w:t>
      </w:r>
      <w:proofErr w:type="spellEnd"/>
      <w:r w:rsidR="005814CE" w:rsidRPr="0061090A">
        <w:rPr>
          <w:rFonts w:ascii="Times New Roman" w:eastAsiaTheme="minorEastAsia" w:hAnsi="Times New Roman" w:cs="Times New Roman"/>
          <w:color w:val="833C0B" w:themeColor="accent2" w:themeShade="80"/>
        </w:rPr>
        <w:t xml:space="preserve"> </w:t>
      </w:r>
      <w:r w:rsidRPr="0061090A">
        <w:rPr>
          <w:rFonts w:ascii="Times New Roman" w:eastAsiaTheme="minorEastAsia" w:hAnsi="Times New Roman" w:cs="Times New Roman"/>
          <w:color w:val="833C0B" w:themeColor="accent2" w:themeShade="80"/>
        </w:rPr>
        <w:t xml:space="preserve">flowers, which all showed pollen tube rates in the range of open pollination pollen tube rates (grey lines in Fig 2). </w:t>
      </w:r>
      <w:r w:rsidR="00B562A1" w:rsidRPr="0061090A">
        <w:rPr>
          <w:rFonts w:ascii="Times New Roman" w:eastAsiaTheme="minorEastAsia" w:hAnsi="Times New Roman" w:cs="Times New Roman"/>
          <w:color w:val="833C0B" w:themeColor="accent2" w:themeShade="80"/>
        </w:rPr>
        <w:t xml:space="preserve">Interestingly, </w:t>
      </w:r>
      <w:r w:rsidR="00B562A1" w:rsidRPr="0061090A">
        <w:rPr>
          <w:rFonts w:ascii="Times New Roman" w:eastAsiaTheme="minorEastAsia" w:hAnsi="Times New Roman" w:cs="Times New Roman"/>
          <w:i/>
          <w:iCs/>
          <w:color w:val="833C0B" w:themeColor="accent2" w:themeShade="80"/>
        </w:rPr>
        <w:t xml:space="preserve">H. </w:t>
      </w:r>
      <w:proofErr w:type="spellStart"/>
      <w:r w:rsidR="00B562A1" w:rsidRPr="0061090A">
        <w:rPr>
          <w:rFonts w:ascii="Times New Roman" w:eastAsiaTheme="minorEastAsia" w:hAnsi="Times New Roman" w:cs="Times New Roman"/>
          <w:i/>
          <w:iCs/>
          <w:color w:val="833C0B" w:themeColor="accent2" w:themeShade="80"/>
        </w:rPr>
        <w:t>hirsuta</w:t>
      </w:r>
      <w:proofErr w:type="spellEnd"/>
      <w:r w:rsidR="00B562A1" w:rsidRPr="0061090A">
        <w:rPr>
          <w:rFonts w:ascii="Times New Roman" w:eastAsiaTheme="minorEastAsia" w:hAnsi="Times New Roman" w:cs="Times New Roman"/>
          <w:i/>
          <w:iCs/>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flowers visited by long-billed hummingbirds following hand pollination showed the lowest pollen tube rate. Similarly</w:t>
      </w:r>
      <w:r w:rsidRPr="0061090A">
        <w:rPr>
          <w:rFonts w:ascii="Times New Roman" w:eastAsiaTheme="minorEastAsia" w:hAnsi="Times New Roman" w:cs="Times New Roman"/>
          <w:color w:val="833C0B" w:themeColor="accent2" w:themeShade="80"/>
        </w:rPr>
        <w:t xml:space="preserve">, we </w:t>
      </w:r>
      <w:r w:rsidR="005814CE" w:rsidRPr="0061090A">
        <w:rPr>
          <w:rFonts w:ascii="Times New Roman" w:eastAsiaTheme="minorEastAsia" w:hAnsi="Times New Roman" w:cs="Times New Roman"/>
          <w:color w:val="833C0B" w:themeColor="accent2" w:themeShade="80"/>
        </w:rPr>
        <w:t xml:space="preserve">found reduced pollen tube rates in </w:t>
      </w:r>
      <w:r w:rsidR="005814CE" w:rsidRPr="0061090A">
        <w:rPr>
          <w:rFonts w:ascii="Times New Roman" w:eastAsiaTheme="minorEastAsia" w:hAnsi="Times New Roman" w:cs="Times New Roman"/>
          <w:i/>
          <w:iCs/>
          <w:color w:val="833C0B" w:themeColor="accent2" w:themeShade="80"/>
        </w:rPr>
        <w:t xml:space="preserve">H. </w:t>
      </w:r>
      <w:proofErr w:type="spellStart"/>
      <w:r w:rsidR="005814CE" w:rsidRPr="0061090A">
        <w:rPr>
          <w:rFonts w:ascii="Times New Roman" w:eastAsiaTheme="minorEastAsia" w:hAnsi="Times New Roman" w:cs="Times New Roman"/>
          <w:i/>
          <w:iCs/>
          <w:color w:val="833C0B" w:themeColor="accent2" w:themeShade="80"/>
        </w:rPr>
        <w:t>wagneriana</w:t>
      </w:r>
      <w:proofErr w:type="spellEnd"/>
      <w:r w:rsidR="005814CE" w:rsidRPr="0061090A">
        <w:rPr>
          <w:rFonts w:ascii="Times New Roman" w:eastAsiaTheme="minorEastAsia" w:hAnsi="Times New Roman" w:cs="Times New Roman"/>
          <w:color w:val="833C0B" w:themeColor="accent2" w:themeShade="80"/>
        </w:rPr>
        <w:t xml:space="preserve"> flowers that were visited by hummingbirds relative to hand-pollinations alone</w:t>
      </w:r>
      <w:r w:rsidR="00B562A1" w:rsidRPr="0061090A">
        <w:rPr>
          <w:rFonts w:ascii="Times New Roman" w:eastAsiaTheme="minorEastAsia" w:hAnsi="Times New Roman" w:cs="Times New Roman"/>
          <w:color w:val="833C0B" w:themeColor="accent2" w:themeShade="80"/>
        </w:rPr>
        <w:t xml:space="preserve"> (Fig 2)</w:t>
      </w:r>
      <w:r w:rsidR="005814CE" w:rsidRPr="0061090A">
        <w:rPr>
          <w:rFonts w:ascii="Times New Roman" w:eastAsiaTheme="minorEastAsia" w:hAnsi="Times New Roman" w:cs="Times New Roman"/>
          <w:color w:val="833C0B" w:themeColor="accent2" w:themeShade="80"/>
        </w:rPr>
        <w:t>. While the mechanisms underlying th</w:t>
      </w:r>
      <w:r w:rsidR="00B562A1" w:rsidRPr="0061090A">
        <w:rPr>
          <w:rFonts w:ascii="Times New Roman" w:eastAsiaTheme="minorEastAsia" w:hAnsi="Times New Roman" w:cs="Times New Roman"/>
          <w:color w:val="833C0B" w:themeColor="accent2" w:themeShade="80"/>
        </w:rPr>
        <w:t>ese</w:t>
      </w:r>
      <w:r w:rsidR="005814CE" w:rsidRPr="0061090A">
        <w:rPr>
          <w:rFonts w:ascii="Times New Roman" w:eastAsiaTheme="minorEastAsia" w:hAnsi="Times New Roman" w:cs="Times New Roman"/>
          <w:color w:val="833C0B" w:themeColor="accent2" w:themeShade="80"/>
        </w:rPr>
        <w:t xml:space="preserve"> result</w:t>
      </w:r>
      <w:r w:rsidR="00B562A1" w:rsidRPr="0061090A">
        <w:rPr>
          <w:rFonts w:ascii="Times New Roman" w:eastAsiaTheme="minorEastAsia" w:hAnsi="Times New Roman" w:cs="Times New Roman"/>
          <w:color w:val="833C0B" w:themeColor="accent2" w:themeShade="80"/>
        </w:rPr>
        <w:t>s</w:t>
      </w:r>
      <w:r w:rsidR="005814CE" w:rsidRPr="0061090A">
        <w:rPr>
          <w:rFonts w:ascii="Times New Roman" w:eastAsiaTheme="minorEastAsia" w:hAnsi="Times New Roman" w:cs="Times New Roman"/>
          <w:color w:val="833C0B" w:themeColor="accent2" w:themeShade="80"/>
        </w:rPr>
        <w:t xml:space="preserve"> in </w:t>
      </w:r>
      <w:r w:rsidR="005814CE" w:rsidRPr="0061090A">
        <w:rPr>
          <w:rFonts w:ascii="Times New Roman" w:eastAsiaTheme="minorEastAsia" w:hAnsi="Times New Roman" w:cs="Times New Roman"/>
          <w:i/>
          <w:iCs/>
          <w:color w:val="833C0B" w:themeColor="accent2" w:themeShade="80"/>
        </w:rPr>
        <w:t xml:space="preserve">H. </w:t>
      </w:r>
      <w:proofErr w:type="spellStart"/>
      <w:r w:rsidR="005814CE" w:rsidRPr="0061090A">
        <w:rPr>
          <w:rFonts w:ascii="Times New Roman" w:eastAsiaTheme="minorEastAsia" w:hAnsi="Times New Roman" w:cs="Times New Roman"/>
          <w:i/>
          <w:iCs/>
          <w:color w:val="833C0B" w:themeColor="accent2" w:themeShade="80"/>
        </w:rPr>
        <w:t>wagneriana</w:t>
      </w:r>
      <w:proofErr w:type="spellEnd"/>
      <w:r w:rsidR="005814CE" w:rsidRPr="0061090A">
        <w:rPr>
          <w:rFonts w:ascii="Times New Roman" w:eastAsiaTheme="minorEastAsia" w:hAnsi="Times New Roman" w:cs="Times New Roman"/>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 xml:space="preserve">and </w:t>
      </w:r>
      <w:r w:rsidR="00B562A1" w:rsidRPr="0061090A">
        <w:rPr>
          <w:rFonts w:ascii="Times New Roman" w:eastAsiaTheme="minorEastAsia" w:hAnsi="Times New Roman" w:cs="Times New Roman"/>
          <w:i/>
          <w:iCs/>
          <w:color w:val="833C0B" w:themeColor="accent2" w:themeShade="80"/>
        </w:rPr>
        <w:t xml:space="preserve">H. </w:t>
      </w:r>
      <w:proofErr w:type="spellStart"/>
      <w:r w:rsidR="00B562A1" w:rsidRPr="0061090A">
        <w:rPr>
          <w:rFonts w:ascii="Times New Roman" w:eastAsiaTheme="minorEastAsia" w:hAnsi="Times New Roman" w:cs="Times New Roman"/>
          <w:i/>
          <w:iCs/>
          <w:color w:val="833C0B" w:themeColor="accent2" w:themeShade="80"/>
        </w:rPr>
        <w:t>hirsuta</w:t>
      </w:r>
      <w:proofErr w:type="spellEnd"/>
      <w:r w:rsidR="00B562A1" w:rsidRPr="0061090A">
        <w:rPr>
          <w:rFonts w:ascii="Times New Roman" w:eastAsiaTheme="minorEastAsia" w:hAnsi="Times New Roman" w:cs="Times New Roman"/>
          <w:i/>
          <w:iCs/>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 xml:space="preserve">flowers </w:t>
      </w:r>
      <w:r w:rsidR="005814CE" w:rsidRPr="0061090A">
        <w:rPr>
          <w:rFonts w:ascii="Times New Roman" w:eastAsiaTheme="minorEastAsia" w:hAnsi="Times New Roman" w:cs="Times New Roman"/>
          <w:color w:val="833C0B" w:themeColor="accent2" w:themeShade="80"/>
        </w:rPr>
        <w:t>remain unclear, we identified one way in which th</w:t>
      </w:r>
      <w:r w:rsidR="00B562A1" w:rsidRPr="0061090A">
        <w:rPr>
          <w:rFonts w:ascii="Times New Roman" w:eastAsiaTheme="minorEastAsia" w:hAnsi="Times New Roman" w:cs="Times New Roman"/>
          <w:color w:val="833C0B" w:themeColor="accent2" w:themeShade="80"/>
        </w:rPr>
        <w:t>ese</w:t>
      </w:r>
      <w:r w:rsidR="005814CE" w:rsidRPr="0061090A">
        <w:rPr>
          <w:rFonts w:ascii="Times New Roman" w:eastAsiaTheme="minorEastAsia" w:hAnsi="Times New Roman" w:cs="Times New Roman"/>
          <w:color w:val="833C0B" w:themeColor="accent2" w:themeShade="80"/>
        </w:rPr>
        <w:t xml:space="preserve"> species differ from the others that could produce this result. </w:t>
      </w:r>
      <w:r w:rsidR="005814CE">
        <w:rPr>
          <w:rFonts w:ascii="Times New Roman" w:eastAsiaTheme="minorEastAsia" w:hAnsi="Times New Roman" w:cs="Times New Roman"/>
        </w:rPr>
        <w:t xml:space="preserve">Gannon et al. </w:t>
      </w:r>
      <w:r w:rsidR="005814CE">
        <w:rPr>
          <w:rFonts w:ascii="Times New Roman" w:eastAsiaTheme="minorEastAsia" w:hAnsi="Times New Roman" w:cs="Times New Roman"/>
        </w:rPr>
        <w:fldChar w:fldCharType="begin"/>
      </w:r>
      <w:r w:rsidR="00D60331">
        <w:rPr>
          <w:rFonts w:ascii="Times New Roman" w:eastAsiaTheme="minorEastAsia" w:hAnsi="Times New Roman" w:cs="Times New Roman"/>
        </w:rPr>
        <w:instrText xml:space="preserve"> ADDIN ZOTERO_ITEM CSL_CITATION {"citationID":"a2dbcgde1aq","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5814CE">
        <w:rPr>
          <w:rFonts w:ascii="Times New Roman" w:eastAsiaTheme="minorEastAsia" w:hAnsi="Times New Roman" w:cs="Times New Roman"/>
        </w:rPr>
        <w:fldChar w:fldCharType="separate"/>
      </w:r>
      <w:r w:rsidR="00D60331">
        <w:rPr>
          <w:rFonts w:ascii="Times New Roman" w:hAnsi="Times New Roman" w:cs="Times New Roman"/>
        </w:rPr>
        <w:t>[24]</w:t>
      </w:r>
      <w:r w:rsidR="005814CE">
        <w:rPr>
          <w:rFonts w:ascii="Times New Roman" w:eastAsiaTheme="minorEastAsia" w:hAnsi="Times New Roman" w:cs="Times New Roman"/>
        </w:rPr>
        <w:fldChar w:fldCharType="end"/>
      </w:r>
      <w:r w:rsidR="005814CE">
        <w:rPr>
          <w:rFonts w:ascii="Times New Roman" w:eastAsiaTheme="minorEastAsia" w:hAnsi="Times New Roman" w:cs="Times New Roman"/>
        </w:rPr>
        <w:t xml:space="preserve"> discovered that </w:t>
      </w:r>
      <w:r w:rsidR="005814CE" w:rsidRPr="00B67F67">
        <w:rPr>
          <w:rFonts w:ascii="Times New Roman" w:eastAsiaTheme="minorEastAsia" w:hAnsi="Times New Roman" w:cs="Times New Roman"/>
          <w:i/>
          <w:iCs/>
        </w:rPr>
        <w:t xml:space="preserve">H. </w:t>
      </w:r>
      <w:proofErr w:type="spellStart"/>
      <w:r w:rsidR="005814CE" w:rsidRPr="00B67F67">
        <w:rPr>
          <w:rFonts w:ascii="Times New Roman" w:eastAsiaTheme="minorEastAsia" w:hAnsi="Times New Roman" w:cs="Times New Roman"/>
          <w:i/>
          <w:iCs/>
        </w:rPr>
        <w:t>wagneriana</w:t>
      </w:r>
      <w:proofErr w:type="spellEnd"/>
      <w:r w:rsidR="005814CE" w:rsidRPr="00B67F67">
        <w:rPr>
          <w:rFonts w:ascii="Times New Roman" w:eastAsiaTheme="minorEastAsia" w:hAnsi="Times New Roman" w:cs="Times New Roman"/>
        </w:rPr>
        <w:t xml:space="preserve"> plants have a mechanism for keeping the anthers protected within the perianth and then rapidly extending them as a hummingbird visits. This is thought to protect pollen from desiccation and/or increase pollen </w:t>
      </w:r>
      <w:r w:rsidR="005814CE" w:rsidRPr="00B67F67">
        <w:rPr>
          <w:rFonts w:ascii="Times New Roman" w:eastAsiaTheme="minorEastAsia" w:hAnsi="Times New Roman" w:cs="Times New Roman"/>
        </w:rPr>
        <w:lastRenderedPageBreak/>
        <w:t xml:space="preserve">transfer to pollinators during the first visit. Once exposed, however, pollen grains desiccate relatively quickly, and often fail to adhere to the stigmatic surface. </w:t>
      </w:r>
      <w:r w:rsidR="00B562A1">
        <w:rPr>
          <w:rFonts w:ascii="Times New Roman" w:eastAsiaTheme="minorEastAsia" w:hAnsi="Times New Roman" w:cs="Times New Roman"/>
        </w:rPr>
        <w:t xml:space="preserve">While </w:t>
      </w:r>
      <w:r w:rsidR="00B562A1">
        <w:rPr>
          <w:rFonts w:ascii="Times New Roman" w:eastAsiaTheme="minorEastAsia" w:hAnsi="Times New Roman" w:cs="Times New Roman"/>
          <w:i/>
          <w:iCs/>
        </w:rPr>
        <w:t xml:space="preserve">H. </w:t>
      </w:r>
      <w:proofErr w:type="spellStart"/>
      <w:r w:rsidR="00B562A1">
        <w:rPr>
          <w:rFonts w:ascii="Times New Roman" w:eastAsiaTheme="minorEastAsia" w:hAnsi="Times New Roman" w:cs="Times New Roman"/>
          <w:i/>
          <w:iCs/>
        </w:rPr>
        <w:t>hirsuta</w:t>
      </w:r>
      <w:proofErr w:type="spellEnd"/>
      <w:r w:rsidR="00B562A1">
        <w:rPr>
          <w:rFonts w:ascii="Times New Roman" w:eastAsiaTheme="minorEastAsia" w:hAnsi="Times New Roman" w:cs="Times New Roman"/>
          <w:i/>
          <w:iCs/>
        </w:rPr>
        <w:t xml:space="preserve"> </w:t>
      </w:r>
      <w:r w:rsidR="00B562A1">
        <w:rPr>
          <w:rFonts w:ascii="Times New Roman" w:eastAsiaTheme="minorEastAsia" w:hAnsi="Times New Roman" w:cs="Times New Roman"/>
        </w:rPr>
        <w:t xml:space="preserve">anthers protrude from the flower upon anthesis, pollen also appeared to dry quickly and often failed to </w:t>
      </w:r>
      <w:r w:rsidR="0006452C">
        <w:rPr>
          <w:rFonts w:ascii="Times New Roman" w:eastAsiaTheme="minorEastAsia" w:hAnsi="Times New Roman" w:cs="Times New Roman"/>
        </w:rPr>
        <w:t>cling</w:t>
      </w:r>
      <w:r w:rsidR="00B562A1">
        <w:rPr>
          <w:rFonts w:ascii="Times New Roman" w:eastAsiaTheme="minorEastAsia" w:hAnsi="Times New Roman" w:cs="Times New Roman"/>
        </w:rPr>
        <w:t xml:space="preserve"> to the stigmatic surface. </w:t>
      </w:r>
      <w:r w:rsidR="005814CE" w:rsidRPr="007E721A">
        <w:rPr>
          <w:rFonts w:ascii="Times New Roman" w:eastAsiaTheme="minorEastAsia" w:hAnsi="Times New Roman" w:cs="Times New Roman"/>
        </w:rPr>
        <w:t xml:space="preserve">This may make the pollen grains of </w:t>
      </w:r>
      <w:r w:rsidR="005814CE" w:rsidRPr="007E721A">
        <w:rPr>
          <w:rFonts w:ascii="Times New Roman" w:eastAsiaTheme="minorEastAsia" w:hAnsi="Times New Roman" w:cs="Times New Roman"/>
          <w:i/>
          <w:iCs/>
        </w:rPr>
        <w:t xml:space="preserve">H. </w:t>
      </w:r>
      <w:proofErr w:type="spellStart"/>
      <w:r w:rsidR="005814CE" w:rsidRPr="007E721A">
        <w:rPr>
          <w:rFonts w:ascii="Times New Roman" w:eastAsiaTheme="minorEastAsia" w:hAnsi="Times New Roman" w:cs="Times New Roman"/>
          <w:i/>
          <w:iCs/>
        </w:rPr>
        <w:t>wagneriana</w:t>
      </w:r>
      <w:proofErr w:type="spellEnd"/>
      <w:r w:rsidR="005814CE" w:rsidRPr="007E721A">
        <w:rPr>
          <w:rFonts w:ascii="Times New Roman" w:eastAsiaTheme="minorEastAsia" w:hAnsi="Times New Roman" w:cs="Times New Roman"/>
        </w:rPr>
        <w:t xml:space="preserve"> </w:t>
      </w:r>
      <w:r w:rsidR="00B562A1">
        <w:rPr>
          <w:rFonts w:ascii="Times New Roman" w:eastAsiaTheme="minorEastAsia" w:hAnsi="Times New Roman" w:cs="Times New Roman"/>
        </w:rPr>
        <w:t xml:space="preserve">and </w:t>
      </w:r>
      <w:r w:rsidR="00B562A1">
        <w:rPr>
          <w:rFonts w:ascii="Times New Roman" w:eastAsiaTheme="minorEastAsia" w:hAnsi="Times New Roman" w:cs="Times New Roman"/>
          <w:i/>
          <w:iCs/>
        </w:rPr>
        <w:t xml:space="preserve">H. </w:t>
      </w:r>
      <w:proofErr w:type="spellStart"/>
      <w:r w:rsidR="00B562A1">
        <w:rPr>
          <w:rFonts w:ascii="Times New Roman" w:eastAsiaTheme="minorEastAsia" w:hAnsi="Times New Roman" w:cs="Times New Roman"/>
          <w:i/>
          <w:iCs/>
        </w:rPr>
        <w:t>hirsuta</w:t>
      </w:r>
      <w:proofErr w:type="spellEnd"/>
      <w:r w:rsidR="00B562A1">
        <w:rPr>
          <w:rFonts w:ascii="Times New Roman" w:eastAsiaTheme="minorEastAsia" w:hAnsi="Times New Roman" w:cs="Times New Roman"/>
          <w:i/>
          <w:iCs/>
        </w:rPr>
        <w:t xml:space="preserve"> </w:t>
      </w:r>
      <w:r w:rsidR="005814CE" w:rsidRPr="007E721A">
        <w:rPr>
          <w:rFonts w:ascii="Times New Roman" w:eastAsiaTheme="minorEastAsia" w:hAnsi="Times New Roman" w:cs="Times New Roman"/>
        </w:rPr>
        <w:t xml:space="preserve">easy to dislodge. While we checked that pollen was still present on the stigma after a bird visited, the size of </w:t>
      </w:r>
      <w:r w:rsidR="005814CE" w:rsidRPr="007E721A">
        <w:rPr>
          <w:rFonts w:ascii="Times New Roman" w:eastAsiaTheme="minorEastAsia" w:hAnsi="Times New Roman" w:cs="Times New Roman"/>
          <w:i/>
          <w:iCs/>
        </w:rPr>
        <w:t xml:space="preserve">Heliconia </w:t>
      </w:r>
      <w:r w:rsidR="005814CE" w:rsidRPr="007E721A">
        <w:rPr>
          <w:rFonts w:ascii="Times New Roman" w:eastAsiaTheme="minorEastAsia" w:hAnsi="Times New Roman" w:cs="Times New Roman"/>
        </w:rPr>
        <w:t xml:space="preserve">pollen makes exact quantification in the field infeasible. Thus, it is possible that reduced </w:t>
      </w:r>
      <w:r w:rsidR="00B1276F">
        <w:rPr>
          <w:rFonts w:ascii="Times New Roman" w:eastAsiaTheme="minorEastAsia" w:hAnsi="Times New Roman" w:cs="Times New Roman"/>
        </w:rPr>
        <w:t xml:space="preserve">outcross </w:t>
      </w:r>
      <w:r w:rsidR="005814CE" w:rsidRPr="007E721A">
        <w:rPr>
          <w:rFonts w:ascii="Times New Roman" w:eastAsiaTheme="minorEastAsia" w:hAnsi="Times New Roman" w:cs="Times New Roman"/>
        </w:rPr>
        <w:t>pollen loads after the birds visited resulted in reduced pollen tube counts relative to hand pollination alone.</w:t>
      </w:r>
    </w:p>
    <w:p w14:paraId="4BB02C97" w14:textId="55E7F50E" w:rsidR="005814CE" w:rsidRDefault="005814CE" w:rsidP="005814CE">
      <w:pPr>
        <w:spacing w:line="480" w:lineRule="auto"/>
        <w:ind w:firstLine="720"/>
        <w:rPr>
          <w:rFonts w:ascii="Times New Roman" w:eastAsiaTheme="minorEastAsia" w:hAnsi="Times New Roman" w:cs="Times New Roman"/>
        </w:rPr>
      </w:pPr>
      <w:proofErr w:type="spellStart"/>
      <w:r w:rsidRPr="00F4688D">
        <w:rPr>
          <w:rFonts w:ascii="Times New Roman" w:eastAsiaTheme="minorEastAsia" w:hAnsi="Times New Roman" w:cs="Times New Roman"/>
          <w:lang w:val="fr-CA"/>
        </w:rPr>
        <w:t>Using</w:t>
      </w:r>
      <w:proofErr w:type="spellEnd"/>
      <w:r w:rsidRPr="00F4688D">
        <w:rPr>
          <w:rFonts w:ascii="Times New Roman" w:eastAsiaTheme="minorEastAsia" w:hAnsi="Times New Roman" w:cs="Times New Roman"/>
          <w:lang w:val="fr-CA"/>
        </w:rPr>
        <w:t xml:space="preserve"> camera </w:t>
      </w:r>
      <w:proofErr w:type="spellStart"/>
      <w:r w:rsidRPr="00F4688D">
        <w:rPr>
          <w:rFonts w:ascii="Times New Roman" w:eastAsiaTheme="minorEastAsia" w:hAnsi="Times New Roman" w:cs="Times New Roman"/>
          <w:lang w:val="fr-CA"/>
        </w:rPr>
        <w:t>traps</w:t>
      </w:r>
      <w:proofErr w:type="spellEnd"/>
      <w:r w:rsidRPr="00F4688D">
        <w:rPr>
          <w:rFonts w:ascii="Times New Roman" w:eastAsiaTheme="minorEastAsia" w:hAnsi="Times New Roman" w:cs="Times New Roman"/>
          <w:lang w:val="fr-CA"/>
        </w:rPr>
        <w:t xml:space="preserve">, Gannon et al. </w:t>
      </w:r>
      <w:r>
        <w:rPr>
          <w:rFonts w:ascii="Times New Roman" w:eastAsiaTheme="minorEastAsia" w:hAnsi="Times New Roman" w:cs="Times New Roman"/>
        </w:rPr>
        <w:fldChar w:fldCharType="begin"/>
      </w:r>
      <w:r w:rsidR="00D60331" w:rsidRPr="00F4688D">
        <w:rPr>
          <w:rFonts w:ascii="Times New Roman" w:eastAsiaTheme="minorEastAsia" w:hAnsi="Times New Roman" w:cs="Times New Roman"/>
          <w:lang w:val="fr-CA"/>
        </w:rPr>
        <w:instrText xml:space="preserve"> ADDIN ZOTERO_ITEM CSL_CITATION {"citationID":"a2cb08oit4d","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Pr>
          <w:rFonts w:ascii="Times New Roman" w:eastAsiaTheme="minorEastAsia" w:hAnsi="Times New Roman" w:cs="Times New Roman"/>
        </w:rPr>
        <w:fldChar w:fldCharType="separate"/>
      </w:r>
      <w:r w:rsidR="00D60331">
        <w:rPr>
          <w:rFonts w:ascii="Times New Roman" w:hAnsi="Times New Roman" w:cs="Times New Roman"/>
        </w:rPr>
        <w:t>[24]</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7E721A">
        <w:rPr>
          <w:rFonts w:ascii="Times New Roman" w:eastAsiaTheme="minorEastAsia" w:hAnsi="Times New Roman" w:cs="Times New Roman"/>
        </w:rPr>
        <w:t xml:space="preserve">found that c.a. 97% of the visits to open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wagneriana</w:t>
      </w:r>
      <w:proofErr w:type="spellEnd"/>
      <w:r w:rsidRPr="007E721A">
        <w:rPr>
          <w:rFonts w:ascii="Times New Roman" w:eastAsiaTheme="minorEastAsia" w:hAnsi="Times New Roman" w:cs="Times New Roman"/>
        </w:rPr>
        <w:t xml:space="preserve"> flowers around Las Cruces </w:t>
      </w:r>
      <w:r>
        <w:rPr>
          <w:rFonts w:ascii="Times New Roman" w:eastAsiaTheme="minorEastAsia" w:hAnsi="Times New Roman" w:cs="Times New Roman"/>
        </w:rPr>
        <w:t>were</w:t>
      </w:r>
      <w:r w:rsidRPr="007E721A">
        <w:rPr>
          <w:rFonts w:ascii="Times New Roman" w:eastAsiaTheme="minorEastAsia" w:hAnsi="Times New Roman" w:cs="Times New Roman"/>
        </w:rPr>
        <w:t xml:space="preserve"> by </w:t>
      </w:r>
      <w:proofErr w:type="spellStart"/>
      <w:r w:rsidRPr="007E721A">
        <w:rPr>
          <w:rFonts w:ascii="Times New Roman" w:eastAsiaTheme="minorEastAsia" w:hAnsi="Times New Roman" w:cs="Times New Roman"/>
        </w:rPr>
        <w:t>traplining</w:t>
      </w:r>
      <w:proofErr w:type="spellEnd"/>
      <w:r w:rsidRPr="007E721A">
        <w:rPr>
          <w:rFonts w:ascii="Times New Roman" w:eastAsiaTheme="minorEastAsia" w:hAnsi="Times New Roman" w:cs="Times New Roman"/>
        </w:rPr>
        <w:t xml:space="preserve"> species with morphologically matched bill shapes. Similarly,</w:t>
      </w:r>
      <w:r>
        <w:rPr>
          <w:rFonts w:ascii="Times New Roman" w:eastAsiaTheme="minorEastAsia" w:hAnsi="Times New Roman" w:cs="Times New Roman"/>
        </w:rPr>
        <w:t xml:space="preserve"> Snow and Snow </w:t>
      </w:r>
      <w:r>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2dk3tpf97v","properties":{"formattedCitation":"[39]","plainCitation":"[39]","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journalAbbreviation":"J Anim Ecol","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Pr>
          <w:rFonts w:ascii="Times New Roman" w:eastAsiaTheme="minorEastAsia" w:hAnsi="Times New Roman" w:cs="Times New Roman"/>
        </w:rPr>
        <w:fldChar w:fldCharType="separate"/>
      </w:r>
      <w:r w:rsidR="00D60331">
        <w:rPr>
          <w:rFonts w:ascii="Times New Roman" w:hAnsi="Times New Roman" w:cs="Times New Roman"/>
        </w:rPr>
        <w:t>[39]</w:t>
      </w:r>
      <w:r>
        <w:rPr>
          <w:rFonts w:ascii="Times New Roman" w:eastAsiaTheme="minorEastAsia" w:hAnsi="Times New Roman" w:cs="Times New Roman"/>
        </w:rPr>
        <w:fldChar w:fldCharType="end"/>
      </w:r>
      <w:r w:rsidRPr="007E721A">
        <w:rPr>
          <w:rFonts w:ascii="Times New Roman" w:eastAsiaTheme="minorEastAsia" w:hAnsi="Times New Roman" w:cs="Times New Roman"/>
        </w:rPr>
        <w:t xml:space="preserve"> report only green hermit and rufous-breasted hermit (</w:t>
      </w:r>
      <w:proofErr w:type="spellStart"/>
      <w:r w:rsidRPr="007E721A">
        <w:rPr>
          <w:rFonts w:ascii="Times New Roman" w:eastAsiaTheme="minorEastAsia" w:hAnsi="Times New Roman" w:cs="Times New Roman"/>
          <w:i/>
          <w:iCs/>
        </w:rPr>
        <w:t>Glaucis</w:t>
      </w:r>
      <w:proofErr w:type="spellEnd"/>
      <w:r w:rsidRPr="007E721A">
        <w:rPr>
          <w:rFonts w:ascii="Times New Roman" w:eastAsiaTheme="minorEastAsia" w:hAnsi="Times New Roman" w:cs="Times New Roman"/>
          <w:i/>
          <w:iCs/>
        </w:rPr>
        <w:t xml:space="preserve"> </w:t>
      </w:r>
      <w:proofErr w:type="spellStart"/>
      <w:r w:rsidRPr="007E721A">
        <w:rPr>
          <w:rFonts w:ascii="Times New Roman" w:eastAsiaTheme="minorEastAsia" w:hAnsi="Times New Roman" w:cs="Times New Roman"/>
          <w:i/>
          <w:iCs/>
        </w:rPr>
        <w:t>hirsutus</w:t>
      </w:r>
      <w:proofErr w:type="spellEnd"/>
      <w:r w:rsidRPr="007E721A">
        <w:rPr>
          <w:rFonts w:ascii="Times New Roman" w:eastAsiaTheme="minorEastAsia" w:hAnsi="Times New Roman" w:cs="Times New Roman"/>
        </w:rPr>
        <w:t xml:space="preserve">) visitors at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hirsuta</w:t>
      </w:r>
      <w:proofErr w:type="spellEnd"/>
      <w:r w:rsidRPr="007E721A">
        <w:rPr>
          <w:rFonts w:ascii="Times New Roman" w:eastAsiaTheme="minorEastAsia" w:hAnsi="Times New Roman" w:cs="Times New Roman"/>
        </w:rPr>
        <w:t xml:space="preserve"> flowers in Trinidad (part of its native range), both of which have well-matched bills. </w:t>
      </w:r>
      <w:r w:rsidR="00273A89">
        <w:rPr>
          <w:rFonts w:ascii="Times New Roman" w:eastAsiaTheme="minorEastAsia" w:hAnsi="Times New Roman" w:cs="Times New Roman"/>
        </w:rPr>
        <w:t xml:space="preserve">Given a relatively specialized set of floral visitors to these two species, </w:t>
      </w:r>
      <w:r w:rsidRPr="007E721A">
        <w:rPr>
          <w:rFonts w:ascii="Times New Roman" w:eastAsiaTheme="minorEastAsia" w:hAnsi="Times New Roman" w:cs="Times New Roman"/>
        </w:rPr>
        <w:t>it</w:t>
      </w:r>
      <w:r w:rsidR="00862AD2">
        <w:rPr>
          <w:rFonts w:ascii="Times New Roman" w:eastAsiaTheme="minorEastAsia" w:hAnsi="Times New Roman" w:cs="Times New Roman"/>
        </w:rPr>
        <w:t xml:space="preserve"> seems unlikely that any cryptic recognition mechanism would</w:t>
      </w:r>
      <w:r w:rsidR="00392466">
        <w:rPr>
          <w:rFonts w:ascii="Times New Roman" w:eastAsiaTheme="minorEastAsia" w:hAnsi="Times New Roman" w:cs="Times New Roman"/>
        </w:rPr>
        <w:t xml:space="preserve"> adaptively</w:t>
      </w:r>
      <w:r w:rsidR="00862AD2">
        <w:rPr>
          <w:rFonts w:ascii="Times New Roman" w:eastAsiaTheme="minorEastAsia" w:hAnsi="Times New Roman" w:cs="Times New Roman"/>
        </w:rPr>
        <w:t xml:space="preserve"> filter</w:t>
      </w:r>
      <w:r w:rsidR="00392466">
        <w:rPr>
          <w:rFonts w:ascii="Times New Roman" w:eastAsiaTheme="minorEastAsia" w:hAnsi="Times New Roman" w:cs="Times New Roman"/>
        </w:rPr>
        <w:t xml:space="preserve"> the community of</w:t>
      </w:r>
      <w:r w:rsidR="00862AD2">
        <w:rPr>
          <w:rFonts w:ascii="Times New Roman" w:eastAsiaTheme="minorEastAsia" w:hAnsi="Times New Roman" w:cs="Times New Roman"/>
        </w:rPr>
        <w:t xml:space="preserve"> floral visitors</w:t>
      </w:r>
      <w:r w:rsidRPr="007E721A">
        <w:rPr>
          <w:rFonts w:ascii="Times New Roman" w:eastAsiaTheme="minorEastAsia" w:hAnsi="Times New Roman" w:cs="Times New Roman"/>
        </w:rPr>
        <w:t xml:space="preserve">. </w:t>
      </w:r>
    </w:p>
    <w:p w14:paraId="292854C8" w14:textId="77777777" w:rsidR="005814CE" w:rsidRDefault="005814CE" w:rsidP="005814CE">
      <w:pPr>
        <w:spacing w:line="480" w:lineRule="auto"/>
        <w:rPr>
          <w:rFonts w:ascii="Times New Roman" w:eastAsiaTheme="minorEastAsia" w:hAnsi="Times New Roman" w:cs="Times New Roman"/>
        </w:rPr>
      </w:pPr>
    </w:p>
    <w:p w14:paraId="15BCF331" w14:textId="77777777" w:rsidR="004547D3" w:rsidRPr="00A87994" w:rsidRDefault="004547D3" w:rsidP="00A87994">
      <w:pPr>
        <w:spacing w:line="480" w:lineRule="auto"/>
        <w:rPr>
          <w:rFonts w:ascii="Times New Roman" w:eastAsiaTheme="minorEastAsia" w:hAnsi="Times New Roman" w:cs="Times New Roman"/>
          <w:b/>
          <w:bCs/>
          <w:sz w:val="32"/>
          <w:szCs w:val="32"/>
          <w:highlight w:val="yellow"/>
        </w:rPr>
      </w:pPr>
      <w:r w:rsidRPr="00A87994">
        <w:rPr>
          <w:rFonts w:ascii="Times New Roman" w:eastAsiaTheme="minorEastAsia" w:hAnsi="Times New Roman" w:cs="Times New Roman"/>
          <w:b/>
          <w:bCs/>
          <w:sz w:val="32"/>
          <w:szCs w:val="32"/>
        </w:rPr>
        <w:t>The mechanism of pollinator recognition</w:t>
      </w:r>
    </w:p>
    <w:p w14:paraId="0CCA6B3B" w14:textId="50EB2DF5"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w:t>
      </w:r>
      <w:r w:rsidR="00E0582E">
        <w:rPr>
          <w:rFonts w:ascii="Times New Roman" w:eastAsiaTheme="minorEastAsia" w:hAnsi="Times New Roman" w:cs="Times New Roman"/>
        </w:rPr>
        <w:t xml:space="preserve"> </w:t>
      </w:r>
      <w:r w:rsidRPr="00994361">
        <w:rPr>
          <w:rFonts w:ascii="Times New Roman" w:eastAsiaTheme="minorEastAsia" w:hAnsi="Times New Roman" w:cs="Times New Roman"/>
        </w:rPr>
        <w:t>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7rdapt149","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994361">
        <w:rPr>
          <w:rFonts w:ascii="Times New Roman" w:eastAsiaTheme="minorEastAsia" w:hAnsi="Times New Roman" w:cs="Times New Roman"/>
        </w:rPr>
        <w:fldChar w:fldCharType="separate"/>
      </w:r>
      <w:r w:rsidR="00D60331">
        <w:rPr>
          <w:rFonts w:ascii="Times New Roman" w:hAnsi="Times New Roman" w:cs="Times New Roman"/>
        </w:rPr>
        <w:t>[6]</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w:t>
      </w:r>
      <w:r w:rsidR="00416C65">
        <w:rPr>
          <w:rFonts w:ascii="Times New Roman" w:eastAsiaTheme="minorEastAsia" w:hAnsi="Times New Roman" w:cs="Times New Roman"/>
        </w:rPr>
        <w:t>[18]</w:t>
      </w:r>
      <w:r w:rsidR="002E7867">
        <w:rPr>
          <w:rFonts w:ascii="Times New Roman" w:eastAsiaTheme="minorEastAsia" w:hAnsi="Times New Roman" w:cs="Times New Roman"/>
        </w:rPr>
        <w:t xml:space="preserve">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doa6iq3pn","properties":{"formattedCitation":"[5,6]","plainCitation":"[5,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AF5EE7">
        <w:rPr>
          <w:rFonts w:ascii="Times New Roman" w:eastAsiaTheme="minorEastAsia" w:hAnsi="Times New Roman" w:cs="Times New Roman"/>
        </w:rPr>
        <w:fldChar w:fldCharType="separate"/>
      </w:r>
      <w:r w:rsidR="00D60331">
        <w:rPr>
          <w:rFonts w:ascii="Times New Roman" w:hAnsi="Times New Roman" w:cs="Times New Roman"/>
        </w:rPr>
        <w:t>[5,6]</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w:t>
      </w:r>
      <w:r w:rsidR="00011010">
        <w:rPr>
          <w:rFonts w:ascii="Times New Roman" w:eastAsiaTheme="minorEastAsia" w:hAnsi="Times New Roman" w:cs="Times New Roman"/>
        </w:rPr>
        <w:t>We were unable to reproduce an increase in pollen tube rates using manual nectar removal techniques</w:t>
      </w:r>
      <w:r w:rsidR="007D5C5C">
        <w:rPr>
          <w:rFonts w:ascii="Times New Roman" w:eastAsiaTheme="minorEastAsia" w:hAnsi="Times New Roman" w:cs="Times New Roman"/>
        </w:rPr>
        <w:t xml:space="preserve">, </w:t>
      </w:r>
      <w:r w:rsidR="007D5C5C" w:rsidRPr="007D5C5C">
        <w:rPr>
          <w:rFonts w:ascii="Times New Roman" w:eastAsiaTheme="minorEastAsia" w:hAnsi="Times New Roman" w:cs="Times New Roman"/>
          <w:color w:val="1F3864" w:themeColor="accent1" w:themeShade="80"/>
        </w:rPr>
        <w:t xml:space="preserve">despite the use of identical nectar </w:t>
      </w:r>
      <w:r w:rsidR="007D5C5C" w:rsidRPr="007D5C5C">
        <w:rPr>
          <w:rFonts w:ascii="Times New Roman" w:eastAsiaTheme="minorEastAsia" w:hAnsi="Times New Roman" w:cs="Times New Roman"/>
          <w:color w:val="1F3864" w:themeColor="accent1" w:themeShade="80"/>
        </w:rPr>
        <w:lastRenderedPageBreak/>
        <w:t>removal methods (aside from the experimenter)</w:t>
      </w:r>
      <w:r w:rsidRPr="007D5C5C">
        <w:rPr>
          <w:rFonts w:ascii="Times New Roman" w:eastAsiaTheme="minorEastAsia" w:hAnsi="Times New Roman" w:cs="Times New Roman"/>
          <w:color w:val="1F3864" w:themeColor="accent1" w:themeShade="80"/>
        </w:rPr>
        <w:t xml:space="preserve">. </w:t>
      </w:r>
      <w:r w:rsidRPr="00226560">
        <w:rPr>
          <w:rFonts w:ascii="Times New Roman" w:eastAsiaTheme="minorEastAsia" w:hAnsi="Times New Roman" w:cs="Times New Roman"/>
        </w:rPr>
        <w:t xml:space="preserve">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 </w:t>
      </w:r>
      <w:r w:rsidR="00FF24C0">
        <w:rPr>
          <w:rFonts w:ascii="Times New Roman" w:eastAsiaTheme="minorEastAsia" w:hAnsi="Times New Roman" w:cs="Times New Roman"/>
        </w:rPr>
        <w:t>3</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because</w:t>
      </w:r>
      <w:r w:rsidR="008417AF">
        <w:rPr>
          <w:rFonts w:ascii="Times New Roman" w:eastAsiaTheme="minorEastAsia" w:hAnsi="Times New Roman" w:cs="Times New Roman"/>
        </w:rPr>
        <w:t xml:space="preserve"> it is in part driven by a few influential observations. Furthermore,</w:t>
      </w:r>
      <w:r>
        <w:rPr>
          <w:rFonts w:ascii="Times New Roman" w:eastAsiaTheme="minorEastAsia" w:hAnsi="Times New Roman" w:cs="Times New Roman"/>
        </w:rPr>
        <w:t xml:space="preserv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w:t>
      </w:r>
      <w:r w:rsidR="005B107F">
        <w:rPr>
          <w:rFonts w:ascii="Times New Roman" w:eastAsiaTheme="minorEastAsia" w:hAnsi="Times New Roman" w:cs="Times New Roman"/>
        </w:rPr>
        <w:t>approximately equal to</w:t>
      </w:r>
      <w:r>
        <w:rPr>
          <w:rFonts w:ascii="Times New Roman" w:eastAsiaTheme="minorEastAsia" w:hAnsi="Times New Roman" w:cs="Times New Roman"/>
        </w:rPr>
        <w:t xml:space="preserve">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w:t>
      </w:r>
      <w:r w:rsidR="00FF24C0">
        <w:rPr>
          <w:rFonts w:ascii="Times New Roman" w:eastAsiaTheme="minorEastAsia" w:hAnsi="Times New Roman" w:cs="Times New Roman"/>
        </w:rPr>
        <w:t>s</w:t>
      </w:r>
      <w:r>
        <w:rPr>
          <w:rFonts w:ascii="Times New Roman" w:eastAsiaTheme="minorEastAsia" w:hAnsi="Times New Roman" w:cs="Times New Roman"/>
        </w:rPr>
        <w:t xml:space="preserve"> </w:t>
      </w:r>
      <w:r w:rsidR="00B33038">
        <w:rPr>
          <w:rFonts w:ascii="Times New Roman" w:eastAsiaTheme="minorEastAsia" w:hAnsi="Times New Roman" w:cs="Times New Roman"/>
        </w:rPr>
        <w:t>2</w:t>
      </w:r>
      <w:r w:rsidR="00FF24C0">
        <w:rPr>
          <w:rFonts w:ascii="Times New Roman" w:eastAsiaTheme="minorEastAsia" w:hAnsi="Times New Roman" w:cs="Times New Roman"/>
        </w:rPr>
        <w:t xml:space="preserve"> and </w:t>
      </w:r>
      <w:r w:rsidR="00B33038">
        <w:rPr>
          <w:rFonts w:ascii="Times New Roman" w:eastAsiaTheme="minorEastAsia" w:hAnsi="Times New Roman" w:cs="Times New Roman"/>
        </w:rPr>
        <w:t>3</w:t>
      </w:r>
      <w:r>
        <w:rPr>
          <w:rFonts w:ascii="Times New Roman" w:eastAsiaTheme="minorEastAsia" w:hAnsi="Times New Roman" w:cs="Times New Roman"/>
        </w:rPr>
        <w:t>).</w:t>
      </w:r>
      <w:r w:rsidR="002E2DA9" w:rsidRPr="002E2DA9">
        <w:rPr>
          <w:rFonts w:ascii="Times New Roman" w:eastAsiaTheme="minorEastAsia" w:hAnsi="Times New Roman" w:cs="Times New Roman"/>
        </w:rPr>
        <w:t xml:space="preserve"> </w:t>
      </w:r>
    </w:p>
    <w:p w14:paraId="0EF064F2" w14:textId="5E712909" w:rsidR="00AB362C" w:rsidRPr="00AB362C" w:rsidRDefault="00AB362C" w:rsidP="00AB362C">
      <w:pPr>
        <w:spacing w:line="480" w:lineRule="auto"/>
        <w:ind w:firstLine="720"/>
        <w:rPr>
          <w:rFonts w:ascii="Times New Roman" w:eastAsiaTheme="minorEastAsia" w:hAnsi="Times New Roman" w:cs="Times New Roman"/>
          <w:color w:val="1F3864" w:themeColor="accent1" w:themeShade="80"/>
        </w:rPr>
      </w:pPr>
      <w:r w:rsidRPr="00AB362C">
        <w:rPr>
          <w:rFonts w:ascii="Times New Roman" w:eastAsiaTheme="minorEastAsia" w:hAnsi="Times New Roman" w:cs="Times New Roman"/>
          <w:color w:val="1F3864" w:themeColor="accent1" w:themeShade="80"/>
        </w:rPr>
        <w:t>In summary, the evidence that nectar removal provides the cue for pollinator recognition in </w:t>
      </w:r>
      <w:r w:rsidRPr="00AB362C">
        <w:rPr>
          <w:rFonts w:ascii="Times New Roman" w:eastAsiaTheme="minorEastAsia" w:hAnsi="Times New Roman" w:cs="Times New Roman"/>
          <w:i/>
          <w:iCs/>
          <w:color w:val="1F3864" w:themeColor="accent1" w:themeShade="80"/>
        </w:rPr>
        <w:t xml:space="preserve">H. </w:t>
      </w:r>
      <w:proofErr w:type="spellStart"/>
      <w:r w:rsidRPr="00AB362C">
        <w:rPr>
          <w:rFonts w:ascii="Times New Roman" w:eastAsiaTheme="minorEastAsia" w:hAnsi="Times New Roman" w:cs="Times New Roman"/>
          <w:i/>
          <w:iCs/>
          <w:color w:val="1F3864" w:themeColor="accent1" w:themeShade="80"/>
        </w:rPr>
        <w:t>tortuosa</w:t>
      </w:r>
      <w:proofErr w:type="spellEnd"/>
      <w:r w:rsidRPr="00AB362C">
        <w:rPr>
          <w:rFonts w:ascii="Times New Roman" w:eastAsiaTheme="minorEastAsia" w:hAnsi="Times New Roman" w:cs="Times New Roman"/>
          <w:color w:val="1F3864" w:themeColor="accent1" w:themeShade="80"/>
        </w:rPr>
        <w:t xml:space="preserve"> is equivocal and further experiments are necessary to verify nectar removal or establish a new mechanism. We refrain from speculating on alternative mechanisms of recognition, but instead suggest follow-up experiments that could help to disentangle the apparent complexities of this system: 1) </w:t>
      </w:r>
      <w:r>
        <w:rPr>
          <w:rFonts w:ascii="Times New Roman" w:eastAsiaTheme="minorEastAsia" w:hAnsi="Times New Roman" w:cs="Times New Roman"/>
          <w:color w:val="1F3864" w:themeColor="accent1" w:themeShade="80"/>
        </w:rPr>
        <w:t>c</w:t>
      </w:r>
      <w:r w:rsidRPr="00AB362C">
        <w:rPr>
          <w:rFonts w:ascii="Times New Roman" w:eastAsiaTheme="minorEastAsia" w:hAnsi="Times New Roman" w:cs="Times New Roman"/>
          <w:color w:val="1F3864" w:themeColor="accent1" w:themeShade="80"/>
        </w:rPr>
        <w:t>ontinued aviary experiments with Heliconia species in in their native ranges with native floral visitors</w:t>
      </w:r>
      <w:r>
        <w:rPr>
          <w:rFonts w:ascii="Times New Roman" w:eastAsiaTheme="minorEastAsia" w:hAnsi="Times New Roman" w:cs="Times New Roman"/>
          <w:color w:val="1F3864" w:themeColor="accent1" w:themeShade="80"/>
        </w:rPr>
        <w:t>;</w:t>
      </w:r>
      <w:r w:rsidRPr="00AB362C">
        <w:rPr>
          <w:rFonts w:ascii="Times New Roman" w:eastAsiaTheme="minorEastAsia" w:hAnsi="Times New Roman" w:cs="Times New Roman"/>
          <w:color w:val="1F3864" w:themeColor="accent1" w:themeShade="80"/>
        </w:rPr>
        <w:t xml:space="preserve"> 2) </w:t>
      </w:r>
      <w:r>
        <w:rPr>
          <w:rFonts w:ascii="Times New Roman" w:eastAsiaTheme="minorEastAsia" w:hAnsi="Times New Roman" w:cs="Times New Roman"/>
          <w:color w:val="1F3864" w:themeColor="accent1" w:themeShade="80"/>
        </w:rPr>
        <w:t>c</w:t>
      </w:r>
      <w:r w:rsidRPr="00AB362C">
        <w:rPr>
          <w:rFonts w:ascii="Times New Roman" w:eastAsiaTheme="minorEastAsia" w:hAnsi="Times New Roman" w:cs="Times New Roman"/>
          <w:color w:val="1F3864" w:themeColor="accent1" w:themeShade="80"/>
        </w:rPr>
        <w:t>omparative studies of the mechanics of visits to </w:t>
      </w:r>
      <w:r w:rsidRPr="00AB362C">
        <w:rPr>
          <w:rFonts w:ascii="Times New Roman" w:eastAsiaTheme="minorEastAsia" w:hAnsi="Times New Roman" w:cs="Times New Roman"/>
          <w:i/>
          <w:iCs/>
          <w:color w:val="1F3864" w:themeColor="accent1" w:themeShade="80"/>
        </w:rPr>
        <w:t xml:space="preserve">H. </w:t>
      </w:r>
      <w:proofErr w:type="spellStart"/>
      <w:r w:rsidRPr="00AB362C">
        <w:rPr>
          <w:rFonts w:ascii="Times New Roman" w:eastAsiaTheme="minorEastAsia" w:hAnsi="Times New Roman" w:cs="Times New Roman"/>
          <w:i/>
          <w:iCs/>
          <w:color w:val="1F3864" w:themeColor="accent1" w:themeShade="80"/>
        </w:rPr>
        <w:t>tortuosa</w:t>
      </w:r>
      <w:proofErr w:type="spellEnd"/>
      <w:r w:rsidRPr="00AB362C">
        <w:rPr>
          <w:rFonts w:ascii="Times New Roman" w:eastAsiaTheme="minorEastAsia" w:hAnsi="Times New Roman" w:cs="Times New Roman"/>
          <w:color w:val="1F3864" w:themeColor="accent1" w:themeShade="80"/>
        </w:rPr>
        <w:t> flowers by different hummingbird species using high-speed videography to identify potential mechanisms for higher pollen tube rates by morphologically matched species</w:t>
      </w:r>
      <w:r>
        <w:rPr>
          <w:rFonts w:ascii="Times New Roman" w:eastAsiaTheme="minorEastAsia" w:hAnsi="Times New Roman" w:cs="Times New Roman"/>
          <w:color w:val="1F3864" w:themeColor="accent1" w:themeShade="80"/>
        </w:rPr>
        <w:t>;</w:t>
      </w:r>
      <w:r w:rsidRPr="00AB362C">
        <w:rPr>
          <w:rFonts w:ascii="Times New Roman" w:eastAsiaTheme="minorEastAsia" w:hAnsi="Times New Roman" w:cs="Times New Roman"/>
          <w:color w:val="1F3864" w:themeColor="accent1" w:themeShade="80"/>
        </w:rPr>
        <w:t xml:space="preserve"> 3</w:t>
      </w:r>
      <w:r>
        <w:rPr>
          <w:rFonts w:ascii="Times New Roman" w:eastAsiaTheme="minorEastAsia" w:hAnsi="Times New Roman" w:cs="Times New Roman"/>
          <w:color w:val="1F3864" w:themeColor="accent1" w:themeShade="80"/>
        </w:rPr>
        <w:t>)</w:t>
      </w:r>
      <w:r w:rsidRPr="00AB362C">
        <w:rPr>
          <w:rFonts w:ascii="Times New Roman" w:eastAsiaTheme="minorEastAsia" w:hAnsi="Times New Roman" w:cs="Times New Roman"/>
          <w:color w:val="1F3864" w:themeColor="accent1" w:themeShade="80"/>
        </w:rPr>
        <w:t xml:space="preserve"> </w:t>
      </w:r>
      <w:r>
        <w:rPr>
          <w:rFonts w:ascii="Times New Roman" w:eastAsiaTheme="minorEastAsia" w:hAnsi="Times New Roman" w:cs="Times New Roman"/>
          <w:color w:val="1F3864" w:themeColor="accent1" w:themeShade="80"/>
        </w:rPr>
        <w:t>e</w:t>
      </w:r>
      <w:r w:rsidRPr="00AB362C">
        <w:rPr>
          <w:rFonts w:ascii="Times New Roman" w:eastAsiaTheme="minorEastAsia" w:hAnsi="Times New Roman" w:cs="Times New Roman"/>
          <w:color w:val="1F3864" w:themeColor="accent1" w:themeShade="80"/>
        </w:rPr>
        <w:t>nhanced experimental techniques that can increase the consistency of manual nectar extraction and test alternative potential mechanisms linked to morphological matching (including, but not limited to, nectar removal, pollen deposition/removal, and other aspects of visit mechanics).</w:t>
      </w:r>
    </w:p>
    <w:p w14:paraId="208605E4" w14:textId="30DB290D" w:rsidR="00A87994" w:rsidRDefault="00A87994" w:rsidP="005814CE">
      <w:pPr>
        <w:spacing w:line="480" w:lineRule="auto"/>
        <w:rPr>
          <w:rFonts w:ascii="Times New Roman" w:eastAsiaTheme="minorEastAsia" w:hAnsi="Times New Roman" w:cs="Times New Roman"/>
        </w:rPr>
      </w:pPr>
    </w:p>
    <w:p w14:paraId="62C2A8DE" w14:textId="096CBC57" w:rsidR="00A87994" w:rsidRPr="00A87994" w:rsidRDefault="00A87994" w:rsidP="00A87994">
      <w:pPr>
        <w:spacing w:line="480" w:lineRule="auto"/>
        <w:rPr>
          <w:rFonts w:ascii="Times New Roman" w:eastAsiaTheme="minorEastAsia" w:hAnsi="Times New Roman" w:cs="Times New Roman"/>
          <w:b/>
          <w:bCs/>
          <w:sz w:val="36"/>
          <w:szCs w:val="36"/>
        </w:rPr>
      </w:pPr>
      <w:r w:rsidRPr="00A87994">
        <w:rPr>
          <w:rFonts w:ascii="Times New Roman" w:eastAsiaTheme="minorEastAsia" w:hAnsi="Times New Roman" w:cs="Times New Roman"/>
          <w:b/>
          <w:bCs/>
          <w:sz w:val="36"/>
          <w:szCs w:val="36"/>
        </w:rPr>
        <w:t>Conclusions</w:t>
      </w:r>
    </w:p>
    <w:p w14:paraId="25E4D4C8" w14:textId="390D1003" w:rsidR="00B976DA" w:rsidRDefault="005B6E88" w:rsidP="00D41E17">
      <w:pPr>
        <w:spacing w:line="480" w:lineRule="auto"/>
        <w:ind w:firstLine="720"/>
        <w:rPr>
          <w:rFonts w:ascii="Times New Roman" w:eastAsiaTheme="minorEastAsia" w:hAnsi="Times New Roman" w:cs="Times New Roman"/>
        </w:rPr>
      </w:pPr>
      <w:r w:rsidRPr="00C73F86">
        <w:rPr>
          <w:rFonts w:ascii="Times New Roman" w:eastAsiaTheme="minorEastAsia" w:hAnsi="Times New Roman" w:cs="Times New Roman"/>
          <w:color w:val="833C0B" w:themeColor="accent2" w:themeShade="80"/>
        </w:rPr>
        <w:t xml:space="preserve">Our </w:t>
      </w:r>
      <w:r w:rsidRPr="00B1276F">
        <w:rPr>
          <w:rFonts w:ascii="Times New Roman" w:eastAsiaTheme="minorEastAsia" w:hAnsi="Times New Roman" w:cs="Times New Roman"/>
          <w:color w:val="833C0B" w:themeColor="accent2" w:themeShade="80"/>
        </w:rPr>
        <w:t>results help to highlight t</w:t>
      </w:r>
      <w:r w:rsidR="00DB133E" w:rsidRPr="00B1276F">
        <w:rPr>
          <w:rFonts w:ascii="Times New Roman" w:eastAsiaTheme="minorEastAsia" w:hAnsi="Times New Roman" w:cs="Times New Roman"/>
          <w:color w:val="833C0B" w:themeColor="accent2" w:themeShade="80"/>
        </w:rPr>
        <w:t xml:space="preserve">he </w:t>
      </w:r>
      <w:r w:rsidR="00D832A3" w:rsidRPr="00B1276F">
        <w:rPr>
          <w:rFonts w:ascii="Times New Roman" w:eastAsiaTheme="minorEastAsia" w:hAnsi="Times New Roman" w:cs="Times New Roman"/>
          <w:color w:val="833C0B" w:themeColor="accent2" w:themeShade="80"/>
        </w:rPr>
        <w:t>complexities of pollination and pollen germination success</w:t>
      </w:r>
      <w:r w:rsidR="00663CB1" w:rsidRPr="00B1276F">
        <w:rPr>
          <w:rFonts w:ascii="Times New Roman" w:eastAsiaTheme="minorEastAsia" w:hAnsi="Times New Roman" w:cs="Times New Roman"/>
          <w:color w:val="833C0B" w:themeColor="accent2" w:themeShade="80"/>
        </w:rPr>
        <w:t xml:space="preserve">. Despite our detailed and manipulative experiments, we found great variability in the number of germinated pollen tubes depending on the floral visitor and plant species. </w:t>
      </w:r>
      <w:r w:rsidR="009D6817">
        <w:rPr>
          <w:rFonts w:ascii="Times New Roman" w:eastAsiaTheme="minorEastAsia" w:hAnsi="Times New Roman" w:cs="Times New Roman"/>
        </w:rPr>
        <w:t>We therefore</w:t>
      </w:r>
      <w:r w:rsidR="00663CB1">
        <w:rPr>
          <w:rFonts w:ascii="Times New Roman" w:eastAsiaTheme="minorEastAsia" w:hAnsi="Times New Roman" w:cs="Times New Roman"/>
        </w:rPr>
        <w:t xml:space="preserve"> add to calls for more</w:t>
      </w:r>
      <w:r w:rsidR="00FD0269">
        <w:rPr>
          <w:rFonts w:ascii="Times New Roman" w:eastAsiaTheme="minorEastAsia" w:hAnsi="Times New Roman" w:cs="Times New Roman"/>
        </w:rPr>
        <w:t xml:space="preserve"> </w:t>
      </w:r>
      <w:r w:rsidR="00663CB1">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assess realized </w:t>
      </w:r>
      <w:r w:rsidR="005A3068">
        <w:rPr>
          <w:rFonts w:ascii="Times New Roman" w:eastAsiaTheme="minorEastAsia" w:hAnsi="Times New Roman" w:cs="Times New Roman"/>
        </w:rPr>
        <w:lastRenderedPageBreak/>
        <w:t xml:space="preserve">pollination </w:t>
      </w:r>
      <w:r w:rsidR="003C7C92">
        <w:rPr>
          <w:rFonts w:ascii="Times New Roman" w:eastAsiaTheme="minorEastAsia" w:hAnsi="Times New Roman" w:cs="Times New Roman"/>
        </w:rPr>
        <w:t>network structure</w:t>
      </w:r>
      <w:r w:rsidR="00663CB1">
        <w:rPr>
          <w:rFonts w:ascii="Times New Roman" w:eastAsiaTheme="minorEastAsia" w:hAnsi="Times New Roman" w:cs="Times New Roman"/>
        </w:rPr>
        <w:t xml:space="preserve"> and vulnerability to disturbance</w:t>
      </w:r>
      <w:r w:rsidR="009D6817">
        <w:rPr>
          <w:rFonts w:ascii="Times New Roman" w:eastAsiaTheme="minorEastAsia" w:hAnsi="Times New Roman" w:cs="Times New Roman"/>
        </w:rPr>
        <w:t xml:space="preserve"> that take into account single-visit pollination efficiency </w:t>
      </w:r>
      <w:r w:rsidR="009D6817">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n4skkbi7d","properties":{"formattedCitation":"[40,41]","plainCitation":"[40,41]","noteIndex":0},"citationItems":[{"id":349,"uris":["http://zotero.org/users/4838826/items/KPIKGCA2"],"uri":["http://zotero.org/users/4838826/items/KPIKGCA2"],"itemData":{"id":349,"type":"article-journal","abstract":"Interaction networks are widely used as tools to understand plant–pollinator communities, and to examine potential threats to plant diversity and food security if the ecosystem service provided by pollinating animals declines. However, most networks to date are based on recording visits to flowers, rather than recording clearly defined effective pollination events. Here we provide the first networks that explicitly incorporate measures of pollinator effectiveness (PE) from pollen deposition on stigmas per visit, and pollinator importance (PI) as the product of PE and visit frequency. These more informative networks, here produced for a low diversity heathland habitat, reveal that plant–pollinator interactions are more specialized than shown in most previous studies. At the studied site, the specialization index &lt;img class=\"highwire-embed\" alt=\"Embedded Image\" src=\"http://rspb.royalsocietypublishing.org/sites/default/files/highwire/royprsb/282/1814/20151130/embed/inline-graphic-1.gif\"/&gt; was lower for the visitation network than the PE network, which was in turn lower than &lt;img class=\"highwire-embed\" alt=\"Embedded Image\" src=\"http://rspb.royalsocietypublishing.org/sites/default/files/highwire/royprsb/282/1814/20151130/embed/inline-graphic-2.gif\"/&gt; for the PI network. Our study shows that collecting PE data is feasible for community-level studies in low diversity communities and that including information about PE can change the structure of interaction networks. This could have important consequences for our understanding of threats to pollination systems.","container-title":"Proc. R. Soc. B","DOI":"10.1098/rspb.2015.1130","ISSN":"0962-8452, 1471-2954","issue":"1814","journalAbbreviation":"Proc Royal Soc B","language":"en","note":"PMID: 26336181","page":"20151130","source":"rspb.royalsocietypublishing.org","title":"Constructing more informative plant–pollinator networks: visitation and pollen deposition networks in a heathland plant community","title-short":"Constructing more informative plant–pollinator networks","volume":"282","author":[{"family":"Ballantyne","given":"G."},{"family":"Baldock","given":"Katherine C. R."},{"family":"Willmer","given":"P. G."}],"issued":{"date-parts":[["2015"]]}}},{"id":899,"uris":["http://zotero.org/users/4838826/items/28R37DT5"],"uri":["http://zotero.org/users/4838826/items/28R37DT5"],"itemData":{"id":899,"type":"article-journal","abstract":"The relative importance of specialized and generalized plant-pollinator relationships is contentious, yet analyses usually avoid direct measures of pollinator quality (effectiveness), citing difficulties in collecting such data in the field and so relying on visitation data alone. We demonstrate that single-visit deposition (SVD) of pollen on virgin stigmas is a practical measure of pollinator effectiveness, using 13 temperate and tropical plant species. For each flower the most effective pollinator measured from SVD was as predicted from its pollination syndrome based on traditional advertisement and reward traits. Overall, c. 40% of visitors were not effective pollinators (range 0–78% for different flowers); thus, flower–pollinator relationships are substantially more specialized than visitation alone can reveal. Analyses at species level are crucial, as significant variation in SVD occurred within both higher-level taxonomic groups (genus, family) and within functional groups. Other measures sometimes used to distinguish visitors from pollinators (visit duration, frequency, or feeding behaviour in flowers) did not prove to be suitable proxies. Distinguishing between ‘pollinators’ and ‘visitors’ is therefore crucial, and true ‘pollination networks’ should include SVD to reveal pollinator effectiveness (PE). Generating such networks, now underway, could avoid potential misinterpretations of the conservation values of flower visitors, and of possible extinction threats as modelled in existing networks.","container-title":"Methods in Ecology and Evolution","DOI":"10.1111/2041-210X.12074","ISSN":"2041-210X","issue":"9","journalAbbreviation":"Methods Ecol Evol","language":"en","page":"811-818","source":"Wiley Online Library","title":"Why flower visitation is a poor proxy for pollination: measuring single-visit pollen deposition, with implications for pollination networks and conservation","title-short":"Why flower visitation is a poor proxy for pollination","volume":"4","author":[{"family":"King","given":"Caroline"},{"family":"Ballantyne","given":"Gavin"},{"family":"Willmer","given":"Pat G."}],"issued":{"date-parts":[["2013"]]}}}],"schema":"https://github.com/citation-style-language/schema/raw/master/csl-citation.json"} </w:instrText>
      </w:r>
      <w:r w:rsidR="009D6817">
        <w:rPr>
          <w:rFonts w:ascii="Times New Roman" w:eastAsiaTheme="minorEastAsia" w:hAnsi="Times New Roman" w:cs="Times New Roman"/>
        </w:rPr>
        <w:fldChar w:fldCharType="separate"/>
      </w:r>
      <w:r w:rsidR="00D60331" w:rsidRPr="00D60331">
        <w:rPr>
          <w:rFonts w:ascii="Times New Roman" w:hAnsi="Times New Roman" w:cs="Times New Roman"/>
        </w:rPr>
        <w:t>[40,41]</w:t>
      </w:r>
      <w:r w:rsidR="009D6817">
        <w:rPr>
          <w:rFonts w:ascii="Times New Roman" w:eastAsiaTheme="minorEastAsia" w:hAnsi="Times New Roman" w:cs="Times New Roman"/>
        </w:rPr>
        <w:fldChar w:fldCharType="end"/>
      </w:r>
      <w:r w:rsidR="00DB133E">
        <w:rPr>
          <w:rFonts w:ascii="Times New Roman" w:eastAsiaTheme="minorEastAsia" w:hAnsi="Times New Roman" w:cs="Times New Roman"/>
        </w:rPr>
        <w:t xml:space="preserve">. </w:t>
      </w:r>
      <w:r w:rsidR="009D6817">
        <w:rPr>
          <w:rFonts w:ascii="Times New Roman" w:eastAsiaTheme="minorEastAsia" w:hAnsi="Times New Roman" w:cs="Times New Roman"/>
        </w:rPr>
        <w:t xml:space="preserve">Furthermore, our results highlight the necessity and opportunity for further study of pollinator recognition in </w:t>
      </w:r>
      <w:r w:rsidR="009D6817" w:rsidRPr="009D6817">
        <w:rPr>
          <w:rFonts w:ascii="Times New Roman" w:eastAsiaTheme="minorEastAsia" w:hAnsi="Times New Roman" w:cs="Times New Roman"/>
          <w:i/>
          <w:iCs/>
        </w:rPr>
        <w:t>Heliconia</w:t>
      </w:r>
      <w:r w:rsidR="009D6817">
        <w:rPr>
          <w:rFonts w:ascii="Times New Roman" w:eastAsiaTheme="minorEastAsia" w:hAnsi="Times New Roman" w:cs="Times New Roman"/>
        </w:rPr>
        <w:t xml:space="preserve">. Further research into the mechanism of recognition in </w:t>
      </w:r>
      <w:r w:rsidR="009D6817">
        <w:rPr>
          <w:rFonts w:ascii="Times New Roman" w:eastAsiaTheme="minorEastAsia" w:hAnsi="Times New Roman" w:cs="Times New Roman"/>
          <w:i/>
          <w:iCs/>
        </w:rPr>
        <w:t xml:space="preserve">H. </w:t>
      </w:r>
      <w:proofErr w:type="spellStart"/>
      <w:r w:rsidR="009D6817">
        <w:rPr>
          <w:rFonts w:ascii="Times New Roman" w:eastAsiaTheme="minorEastAsia" w:hAnsi="Times New Roman" w:cs="Times New Roman"/>
          <w:i/>
          <w:iCs/>
        </w:rPr>
        <w:t>tortuosa</w:t>
      </w:r>
      <w:proofErr w:type="spellEnd"/>
      <w:r w:rsidR="009D6817">
        <w:rPr>
          <w:rFonts w:ascii="Times New Roman" w:eastAsiaTheme="minorEastAsia" w:hAnsi="Times New Roman" w:cs="Times New Roman"/>
        </w:rPr>
        <w:t xml:space="preserve"> and the generality of pollinat</w:t>
      </w:r>
      <w:r w:rsidR="00C73F86">
        <w:rPr>
          <w:rFonts w:ascii="Times New Roman" w:eastAsiaTheme="minorEastAsia" w:hAnsi="Times New Roman" w:cs="Times New Roman"/>
        </w:rPr>
        <w:t>or</w:t>
      </w:r>
      <w:r w:rsidR="009D6817">
        <w:rPr>
          <w:rFonts w:ascii="Times New Roman" w:eastAsiaTheme="minorEastAsia" w:hAnsi="Times New Roman" w:cs="Times New Roman"/>
        </w:rPr>
        <w:t xml:space="preserve"> recognition in the </w:t>
      </w:r>
      <w:proofErr w:type="spellStart"/>
      <w:r w:rsidR="009D6817">
        <w:rPr>
          <w:rFonts w:ascii="Times New Roman" w:eastAsiaTheme="minorEastAsia" w:hAnsi="Times New Roman" w:cs="Times New Roman"/>
        </w:rPr>
        <w:t>Heliconiaceae</w:t>
      </w:r>
      <w:proofErr w:type="spellEnd"/>
      <w:r w:rsidR="009D6817">
        <w:rPr>
          <w:rFonts w:ascii="Times New Roman" w:eastAsiaTheme="minorEastAsia" w:hAnsi="Times New Roman" w:cs="Times New Roman"/>
        </w:rPr>
        <w:t xml:space="preserve"> is warranted.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Pedersen and Kress </w:t>
      </w:r>
      <w:r w:rsidR="0040516D">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pdcie9o1n","properties":{"formattedCitation":"[21]","plainCitation":"[21]","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schema":"https://github.com/citation-style-language/schema/raw/master/csl-citation.json"} </w:instrText>
      </w:r>
      <w:r w:rsidR="0040516D">
        <w:rPr>
          <w:rFonts w:ascii="Times New Roman" w:eastAsiaTheme="minorEastAsia" w:hAnsi="Times New Roman" w:cs="Times New Roman"/>
        </w:rPr>
        <w:fldChar w:fldCharType="separate"/>
      </w:r>
      <w:r w:rsidR="00D60331">
        <w:rPr>
          <w:rFonts w:ascii="Times New Roman" w:hAnsi="Times New Roman" w:cs="Times New Roman"/>
        </w:rPr>
        <w:t>[21]</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A84D3C">
        <w:rPr>
          <w:rFonts w:ascii="Times New Roman" w:eastAsiaTheme="minorEastAsia" w:hAnsi="Times New Roman" w:cs="Times New Roman"/>
        </w:rPr>
        <w:t xml:space="preserve">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2cgdcqcc8","properties":{"formattedCitation":"[42]","plainCitation":"[42]","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schema":"https://github.com/citation-style-language/schema/raw/master/csl-citation.json"} </w:instrText>
      </w:r>
      <w:r w:rsidR="00A32CCB" w:rsidRPr="005A3068">
        <w:rPr>
          <w:rFonts w:ascii="Times New Roman" w:eastAsiaTheme="minorEastAsia" w:hAnsi="Times New Roman" w:cs="Times New Roman"/>
        </w:rPr>
        <w:fldChar w:fldCharType="separate"/>
      </w:r>
      <w:r w:rsidR="00D60331">
        <w:rPr>
          <w:rFonts w:ascii="Times New Roman" w:hAnsi="Times New Roman" w:cs="Times New Roman"/>
        </w:rPr>
        <w:t>[42]</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Pr="001C7D66" w:rsidRDefault="00422B2C"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w:t>
      </w:r>
      <w:r w:rsidR="00C47948" w:rsidRPr="001C7D66">
        <w:rPr>
          <w:rFonts w:ascii="Times New Roman" w:eastAsiaTheme="minorEastAsia" w:hAnsi="Times New Roman" w:cs="Times New Roman"/>
          <w:b/>
          <w:bCs/>
          <w:sz w:val="36"/>
          <w:szCs w:val="36"/>
        </w:rPr>
        <w:t>cknowledgements</w:t>
      </w:r>
    </w:p>
    <w:p w14:paraId="6792CE27" w14:textId="0F67CEDA"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N</w:t>
      </w:r>
      <w:r w:rsidR="00621D76">
        <w:rPr>
          <w:rFonts w:ascii="Times New Roman" w:eastAsiaTheme="minorEastAsia" w:hAnsi="Times New Roman" w:cs="Times New Roman"/>
        </w:rPr>
        <w:t>.</w:t>
      </w:r>
      <w:r w:rsidR="002F1256">
        <w:rPr>
          <w:rFonts w:ascii="Times New Roman" w:eastAsiaTheme="minorEastAsia" w:hAnsi="Times New Roman" w:cs="Times New Roman"/>
        </w:rPr>
        <w:t xml:space="preserve"> </w:t>
      </w:r>
      <w:proofErr w:type="spellStart"/>
      <w:r w:rsidR="002F1256">
        <w:rPr>
          <w:rFonts w:ascii="Times New Roman" w:eastAsiaTheme="minorEastAsia" w:hAnsi="Times New Roman" w:cs="Times New Roman"/>
        </w:rPr>
        <w:t>Waser</w:t>
      </w:r>
      <w:proofErr w:type="spellEnd"/>
      <w:r w:rsidR="001C7D66">
        <w:rPr>
          <w:rFonts w:ascii="Times New Roman" w:eastAsiaTheme="minorEastAsia" w:hAnsi="Times New Roman" w:cs="Times New Roman"/>
        </w:rPr>
        <w:t xml:space="preserve">, R. Sargent, J. Lau, </w:t>
      </w:r>
      <w:r w:rsidR="00E71ACD">
        <w:rPr>
          <w:rFonts w:ascii="Times New Roman" w:eastAsiaTheme="minorEastAsia" w:hAnsi="Times New Roman" w:cs="Times New Roman"/>
        </w:rPr>
        <w:t xml:space="preserve">and </w:t>
      </w:r>
      <w:r w:rsidR="0031713B">
        <w:rPr>
          <w:rFonts w:ascii="Times New Roman" w:eastAsiaTheme="minorEastAsia" w:hAnsi="Times New Roman" w:cs="Times New Roman"/>
        </w:rPr>
        <w:t>seven</w:t>
      </w:r>
      <w:r w:rsidR="00005066">
        <w:rPr>
          <w:rFonts w:ascii="Times New Roman" w:eastAsiaTheme="minorEastAsia" w:hAnsi="Times New Roman" w:cs="Times New Roman"/>
        </w:rPr>
        <w:t xml:space="preser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sidR="008C11AA">
        <w:rPr>
          <w:rFonts w:ascii="Times New Roman" w:eastAsiaTheme="minorEastAsia" w:hAnsi="Times New Roman" w:cs="Times New Roman"/>
        </w:rPr>
        <w:t>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r w:rsidR="003136EC">
        <w:rPr>
          <w:rFonts w:ascii="Times New Roman" w:eastAsiaTheme="minorEastAsia" w:hAnsi="Times New Roman" w:cs="Times New Roman"/>
        </w:rPr>
        <w:t xml:space="preserve"> Funding for this work was provided by the U.S. National Science Foundation (NSF award number </w:t>
      </w:r>
      <w:r w:rsidR="003136EC" w:rsidRPr="003136EC">
        <w:rPr>
          <w:rFonts w:ascii="Times New Roman" w:eastAsiaTheme="minorEastAsia" w:hAnsi="Times New Roman" w:cs="Times New Roman"/>
        </w:rPr>
        <w:t>DEB-1457837</w:t>
      </w:r>
      <w:r w:rsidR="003136EC">
        <w:rPr>
          <w:rFonts w:ascii="Times New Roman" w:eastAsiaTheme="minorEastAsia" w:hAnsi="Times New Roman" w:cs="Times New Roman"/>
        </w:rPr>
        <w:t xml:space="preserve">). Author D.G.G. was supported by an NSF Graduate Research Fellowship (award number </w:t>
      </w:r>
      <w:r w:rsidR="003136EC" w:rsidRPr="003136EC">
        <w:rPr>
          <w:rFonts w:ascii="Times New Roman" w:eastAsiaTheme="minorEastAsia" w:hAnsi="Times New Roman" w:cs="Times New Roman"/>
        </w:rPr>
        <w:t>GRF-1840998</w:t>
      </w:r>
      <w:r w:rsidR="003136EC">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C7D66" w:rsidRDefault="00AD364B"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Data accessibility</w:t>
      </w:r>
    </w:p>
    <w:p w14:paraId="6F12B88B" w14:textId="6D4929D1" w:rsidR="00F13D60" w:rsidRDefault="00AD364B" w:rsidP="00572A6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ata from pollination experiments </w:t>
      </w:r>
      <w:r w:rsidR="00621D76">
        <w:rPr>
          <w:rFonts w:ascii="Times New Roman" w:eastAsiaTheme="minorEastAsia" w:hAnsi="Times New Roman" w:cs="Times New Roman"/>
        </w:rPr>
        <w:t xml:space="preserve">and all R code necessary to reproduce the results can be found on a public </w:t>
      </w:r>
      <w:proofErr w:type="spellStart"/>
      <w:r w:rsidR="00621D76">
        <w:rPr>
          <w:rFonts w:ascii="Times New Roman" w:eastAsiaTheme="minorEastAsia" w:hAnsi="Times New Roman" w:cs="Times New Roman"/>
        </w:rPr>
        <w:t>Github</w:t>
      </w:r>
      <w:proofErr w:type="spellEnd"/>
      <w:r w:rsidR="00621D76">
        <w:rPr>
          <w:rFonts w:ascii="Times New Roman" w:eastAsiaTheme="minorEastAsia" w:hAnsi="Times New Roman" w:cs="Times New Roman"/>
        </w:rPr>
        <w:t xml:space="preserve"> repository </w:t>
      </w:r>
      <w:r w:rsidR="00C528A5">
        <w:rPr>
          <w:rFonts w:ascii="Times New Roman" w:eastAsiaTheme="minorEastAsia" w:hAnsi="Times New Roman" w:cs="Times New Roman"/>
        </w:rPr>
        <w:t>(</w:t>
      </w:r>
      <w:hyperlink r:id="rId9" w:history="1">
        <w:r w:rsidR="00572A6B" w:rsidRPr="0022759F">
          <w:rPr>
            <w:rStyle w:val="Hyperlink"/>
            <w:rFonts w:ascii="Times New Roman" w:eastAsiaTheme="minorEastAsia" w:hAnsi="Times New Roman" w:cs="Times New Roman"/>
          </w:rPr>
          <w:t>https://github.com/Dusty-Gannon/PR-in-Heliconia</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6A711BF6" w14:textId="77777777" w:rsidR="00572A6B" w:rsidRDefault="00572A6B" w:rsidP="00572A6B">
      <w:pPr>
        <w:spacing w:line="480" w:lineRule="auto"/>
        <w:ind w:firstLine="720"/>
        <w:rPr>
          <w:rFonts w:ascii="Times New Roman" w:eastAsiaTheme="minorEastAsia" w:hAnsi="Times New Roman" w:cs="Times New Roman"/>
        </w:rPr>
      </w:pPr>
    </w:p>
    <w:p w14:paraId="20644BF7" w14:textId="6C6F708B" w:rsidR="003A0D3B" w:rsidRPr="001C7D66" w:rsidRDefault="008D38B1"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41F68674" w14:textId="77777777" w:rsidR="00AA0B58" w:rsidRPr="00164B1E" w:rsidRDefault="00AA0B58" w:rsidP="004B0E27">
      <w:pPr>
        <w:spacing w:line="480" w:lineRule="auto"/>
        <w:rPr>
          <w:rFonts w:ascii="Times New Roman" w:eastAsiaTheme="minorEastAsia" w:hAnsi="Times New Roman" w:cs="Times New Roman"/>
        </w:rPr>
      </w:pPr>
    </w:p>
    <w:p w14:paraId="1673346C" w14:textId="338E5F4C" w:rsidR="006F2CEF" w:rsidRPr="001C7D66" w:rsidRDefault="00A222C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R</w:t>
      </w:r>
      <w:r w:rsidR="00A046F8" w:rsidRPr="001C7D66">
        <w:rPr>
          <w:rFonts w:ascii="Times New Roman" w:eastAsiaTheme="minorEastAsia" w:hAnsi="Times New Roman" w:cs="Times New Roman"/>
          <w:b/>
          <w:bCs/>
          <w:sz w:val="36"/>
          <w:szCs w:val="36"/>
        </w:rPr>
        <w:t>eferences</w:t>
      </w:r>
    </w:p>
    <w:p w14:paraId="74BF6F7C" w14:textId="77777777" w:rsidR="00E91D73" w:rsidRPr="00E91D73" w:rsidRDefault="00081110" w:rsidP="00E91D73">
      <w:pPr>
        <w:pStyle w:val="Bibliography"/>
        <w:rPr>
          <w:rFonts w:ascii="Times New Roman" w:hAnsi="Times New Roman" w:cs="Times New Roman"/>
        </w:rPr>
      </w:pPr>
      <w:r w:rsidRPr="00986ABF">
        <w:rPr>
          <w:rFonts w:eastAsiaTheme="minorEastAsia"/>
        </w:rPr>
        <w:fldChar w:fldCharType="begin"/>
      </w:r>
      <w:r w:rsidR="00E91D73">
        <w:rPr>
          <w:rFonts w:eastAsiaTheme="minorEastAsia"/>
        </w:rPr>
        <w:instrText xml:space="preserve"> ADDIN ZOTERO_BIBL {"uncited":[],"omitted":[],"custom":[]} CSL_BIBLIOGRAPHY </w:instrText>
      </w:r>
      <w:r w:rsidRPr="00986ABF">
        <w:rPr>
          <w:rFonts w:eastAsiaTheme="minorEastAsia"/>
        </w:rPr>
        <w:fldChar w:fldCharType="separate"/>
      </w:r>
      <w:r w:rsidR="00E91D73" w:rsidRPr="00E91D73">
        <w:rPr>
          <w:rFonts w:ascii="Times New Roman" w:hAnsi="Times New Roman" w:cs="Times New Roman"/>
        </w:rPr>
        <w:t xml:space="preserve">1. </w:t>
      </w:r>
      <w:r w:rsidR="00E91D73" w:rsidRPr="00E91D73">
        <w:rPr>
          <w:rFonts w:ascii="Times New Roman" w:hAnsi="Times New Roman" w:cs="Times New Roman"/>
        </w:rPr>
        <w:tab/>
        <w:t xml:space="preserve">Stevenson PC, Nicolson SW, Wright GA. Plant secondary metabolites in nectar: impacts on pollinators and ecological functions. Funct Ecol. 2017;31(1):65–75. </w:t>
      </w:r>
    </w:p>
    <w:p w14:paraId="6F24E33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 </w:t>
      </w:r>
      <w:r w:rsidRPr="00E91D73">
        <w:rPr>
          <w:rFonts w:ascii="Times New Roman" w:hAnsi="Times New Roman" w:cs="Times New Roman"/>
        </w:rPr>
        <w:tab/>
        <w:t xml:space="preserve">Gill FB. Ecological Fitting: Use of Floral Nectar in Heliconia stilesii Daniels by Three Species of Hermit Hummingbirds. Condor. 1987;89(4):779–87. </w:t>
      </w:r>
    </w:p>
    <w:p w14:paraId="752E199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 </w:t>
      </w:r>
      <w:r w:rsidRPr="00E91D73">
        <w:rPr>
          <w:rFonts w:ascii="Times New Roman" w:hAnsi="Times New Roman" w:cs="Times New Roman"/>
        </w:rPr>
        <w:tab/>
        <w:t xml:space="preserve">Temeles EJ, Koulouris CR, Sander SE, Kress WJ. Effect of flower shape and size on foraging performance and trade-offs in a tropical hummingbird. Ecology. 2009;90(5):1147–61. </w:t>
      </w:r>
    </w:p>
    <w:p w14:paraId="0498708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 </w:t>
      </w:r>
      <w:r w:rsidRPr="00E91D73">
        <w:rPr>
          <w:rFonts w:ascii="Times New Roman" w:hAnsi="Times New Roman" w:cs="Times New Roman"/>
        </w:rPr>
        <w:tab/>
        <w:t xml:space="preserve">Rodríguez-Gironés MA, Sun S, Santamaría L. Passive partner choice through exploitation barriers. Evol Ecol. 2015;29(3):323–40. </w:t>
      </w:r>
    </w:p>
    <w:p w14:paraId="6721A73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5. </w:t>
      </w:r>
      <w:r w:rsidRPr="00E91D73">
        <w:rPr>
          <w:rFonts w:ascii="Times New Roman" w:hAnsi="Times New Roman" w:cs="Times New Roman"/>
        </w:rPr>
        <w:tab/>
        <w:t xml:space="preserve">Temeles EJ, Liang J, Levy MC, Fan Y-L. Floral isolation and pollination in two hummingbird-pollinated plants: the roles of exploitation barriers and pollinator competition. Evol Ecol. 2019;33:481–97. </w:t>
      </w:r>
    </w:p>
    <w:p w14:paraId="111896F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6. </w:t>
      </w:r>
      <w:r w:rsidRPr="00E91D73">
        <w:rPr>
          <w:rFonts w:ascii="Times New Roman" w:hAnsi="Times New Roman" w:cs="Times New Roman"/>
        </w:rPr>
        <w:tab/>
        <w:t xml:space="preserve">Betts MG, Hadley AS, Kress WJ. Pollinator recognition by a keystone tropical plant. PNAS. 2015;112(11):3433–8. </w:t>
      </w:r>
    </w:p>
    <w:p w14:paraId="77652F9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7. </w:t>
      </w:r>
      <w:r w:rsidRPr="00E91D73">
        <w:rPr>
          <w:rFonts w:ascii="Times New Roman" w:hAnsi="Times New Roman" w:cs="Times New Roman"/>
        </w:rPr>
        <w:tab/>
        <w:t xml:space="preserve">Stiles FG, Wolf LL. Hummingbird Territoriality at a Tropical Flowering Tree. Auk. 1970;87(3):467–91. </w:t>
      </w:r>
    </w:p>
    <w:p w14:paraId="7FE093B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8. </w:t>
      </w:r>
      <w:r w:rsidRPr="00E91D73">
        <w:rPr>
          <w:rFonts w:ascii="Times New Roman" w:hAnsi="Times New Roman" w:cs="Times New Roman"/>
        </w:rPr>
        <w:tab/>
        <w:t xml:space="preserve">Wright S. Isolation by Distance. Genetics. 1943;28(2):114–38. </w:t>
      </w:r>
    </w:p>
    <w:p w14:paraId="658FD31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9. </w:t>
      </w:r>
      <w:r w:rsidRPr="00E91D73">
        <w:rPr>
          <w:rFonts w:ascii="Times New Roman" w:hAnsi="Times New Roman" w:cs="Times New Roman"/>
        </w:rPr>
        <w:tab/>
        <w:t xml:space="preserve">Torres-Vanegas F, Hadley AS, Kormann UG, Jones FA, Betts MG, Wagner HH. The Landscape Genetic Signature of Pollination by Trapliners: Evidence From the Tropical Herb, Heliconia tortuosa. Front Genet. 2019;10:1206. </w:t>
      </w:r>
    </w:p>
    <w:p w14:paraId="59A1B35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0. </w:t>
      </w:r>
      <w:r w:rsidRPr="00E91D73">
        <w:rPr>
          <w:rFonts w:ascii="Times New Roman" w:hAnsi="Times New Roman" w:cs="Times New Roman"/>
        </w:rPr>
        <w:tab/>
        <w:t xml:space="preserve">Torres‐Vanegas F, Hadley AS, Kormann UG, Jones FA, Betts MG, Wagner HH. Tropical deforestation reduces plant mating quality by shifting the functional composition of pollinator communities. J Ecol. 2020;109(4):1730–46. </w:t>
      </w:r>
    </w:p>
    <w:p w14:paraId="2B6A8506"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1. </w:t>
      </w:r>
      <w:r w:rsidRPr="00E91D73">
        <w:rPr>
          <w:rFonts w:ascii="Times New Roman" w:hAnsi="Times New Roman" w:cs="Times New Roman"/>
        </w:rPr>
        <w:tab/>
        <w:t xml:space="preserve">Temeles EJ, Kress WJ. Adaptation in a Plant-Hummingbird Association. Science. 2003;300(5619):630–3. </w:t>
      </w:r>
    </w:p>
    <w:p w14:paraId="307DFE4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2. </w:t>
      </w:r>
      <w:r w:rsidRPr="00E91D73">
        <w:rPr>
          <w:rFonts w:ascii="Times New Roman" w:hAnsi="Times New Roman" w:cs="Times New Roman"/>
        </w:rPr>
        <w:tab/>
        <w:t xml:space="preserve">Kaiser‐Bunbury CN, Muff S, Memmott J, Müller CB, Caflisch A. The robustness of pollination networks to the loss of species and interactions: a quantitative approach incorporating pollinator behaviour. Ecol Lett. 2010;13(4):442–52. </w:t>
      </w:r>
    </w:p>
    <w:p w14:paraId="6C911ED1"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3. </w:t>
      </w:r>
      <w:r w:rsidRPr="00E91D73">
        <w:rPr>
          <w:rFonts w:ascii="Times New Roman" w:hAnsi="Times New Roman" w:cs="Times New Roman"/>
        </w:rPr>
        <w:tab/>
        <w:t xml:space="preserve">Thébault E, Fontaine C. Stability of Ecological Communities and the Architecture of Mutualistic and Trophic Networks. Science. 2010;329(5993):853–6. </w:t>
      </w:r>
    </w:p>
    <w:p w14:paraId="1658322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4. </w:t>
      </w:r>
      <w:r w:rsidRPr="00E91D73">
        <w:rPr>
          <w:rFonts w:ascii="Times New Roman" w:hAnsi="Times New Roman" w:cs="Times New Roman"/>
        </w:rPr>
        <w:tab/>
        <w:t xml:space="preserve">Brosi BJ, Briggs HM. Single pollinator species losses reduce floral fidelity and plant reproductive function. PNAS. 2013;110(32):13044–8. </w:t>
      </w:r>
    </w:p>
    <w:p w14:paraId="5088261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5. </w:t>
      </w:r>
      <w:r w:rsidRPr="00E91D73">
        <w:rPr>
          <w:rFonts w:ascii="Times New Roman" w:hAnsi="Times New Roman" w:cs="Times New Roman"/>
        </w:rPr>
        <w:tab/>
        <w:t xml:space="preserve">Temeles EJ, Newman JT, Newman JH, Cho SY, Mazzotta AR, Kress WJ. Pollinator Competition as a Driver of Floral Divergence: An Experimental Test. PLOS ONE. 2016 Jan 27;11(1):e0146431. </w:t>
      </w:r>
    </w:p>
    <w:p w14:paraId="1229C46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6. </w:t>
      </w:r>
      <w:r w:rsidRPr="00E91D73">
        <w:rPr>
          <w:rFonts w:ascii="Times New Roman" w:hAnsi="Times New Roman" w:cs="Times New Roman"/>
        </w:rPr>
        <w:tab/>
        <w:t xml:space="preserve">Bezemer N, Hopper SD, Krauss SL, Phillips RD, Roberts DG. Primary pollinator exclusion has divergent consequences for pollen dispersal and mating in different populations of a bird-pollinated tree. Mol Ecol. 2019;28(22):4883–98. </w:t>
      </w:r>
    </w:p>
    <w:p w14:paraId="676075E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7. </w:t>
      </w:r>
      <w:r w:rsidRPr="00E91D73">
        <w:rPr>
          <w:rFonts w:ascii="Times New Roman" w:hAnsi="Times New Roman" w:cs="Times New Roman"/>
        </w:rPr>
        <w:tab/>
        <w:t xml:space="preserve">Temeles EJ, Bishop GA. A hurricane alters pollinator relationships and natural selection on an introduced island plant. Biotropica. 2019;51(2):129–38. </w:t>
      </w:r>
    </w:p>
    <w:p w14:paraId="7A986B52"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8. </w:t>
      </w:r>
      <w:r w:rsidRPr="00E91D73">
        <w:rPr>
          <w:rFonts w:ascii="Times New Roman" w:hAnsi="Times New Roman" w:cs="Times New Roman"/>
        </w:rPr>
        <w:tab/>
        <w:t xml:space="preserve">Rezende EL, Lavabre JE, Guimarães PR, Jordano P, Bascompte J. Non-random coextinctions in phylogenetically structured mutualistic networks. Nature. 2007;448(7156):925–8. </w:t>
      </w:r>
    </w:p>
    <w:p w14:paraId="445A166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9. </w:t>
      </w:r>
      <w:r w:rsidRPr="00E91D73">
        <w:rPr>
          <w:rFonts w:ascii="Times New Roman" w:hAnsi="Times New Roman" w:cs="Times New Roman"/>
        </w:rPr>
        <w:tab/>
        <w:t xml:space="preserve">Iles WJ, Sass C, Lagomarsino L, Benson-Martin G, Driscoll H, Specht CD. The phylogeny of Heliconia (Heliconiaceae) and the evolution of floral presentation. Mol Phylogenet Evol. 2016;117:150–67. </w:t>
      </w:r>
    </w:p>
    <w:p w14:paraId="4F1A8A1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0. </w:t>
      </w:r>
      <w:r w:rsidRPr="00E91D73">
        <w:rPr>
          <w:rFonts w:ascii="Times New Roman" w:hAnsi="Times New Roman" w:cs="Times New Roman"/>
        </w:rPr>
        <w:tab/>
        <w:t xml:space="preserve">Kress WJ. Self-Incompatibility in Central American Heliconia. Evolution. 1983;37(4):735–44. </w:t>
      </w:r>
    </w:p>
    <w:p w14:paraId="48308D4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1. </w:t>
      </w:r>
      <w:r w:rsidRPr="00E91D73">
        <w:rPr>
          <w:rFonts w:ascii="Times New Roman" w:hAnsi="Times New Roman" w:cs="Times New Roman"/>
        </w:rPr>
        <w:tab/>
        <w:t xml:space="preserve">Pedersen LB, Kress WJ. Honeyeater (Meliphagidae) pollination and the floral biology of Polynesian Heliconia (Heliconiaceae). Pl Syst Evol. 1999;216(1):1–21. </w:t>
      </w:r>
    </w:p>
    <w:p w14:paraId="09A9302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22. </w:t>
      </w:r>
      <w:r w:rsidRPr="00E91D73">
        <w:rPr>
          <w:rFonts w:ascii="Times New Roman" w:hAnsi="Times New Roman" w:cs="Times New Roman"/>
        </w:rPr>
        <w:tab/>
        <w:t xml:space="preserve">Schleuning M, Templin M, Huamán V, Vadillo GP, Becker T, Durka W, et al. Effects of Inbreeding, Outbreeding, and Supplemental Pollen on the Reproduction of a Hummingbird-pollinated Clonal Amazonian Herb. Biotropica. 2011;43(2):183–91. </w:t>
      </w:r>
    </w:p>
    <w:p w14:paraId="3AA9A4C2"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3. </w:t>
      </w:r>
      <w:r w:rsidRPr="00E91D73">
        <w:rPr>
          <w:rFonts w:ascii="Times New Roman" w:hAnsi="Times New Roman" w:cs="Times New Roman"/>
        </w:rPr>
        <w:tab/>
        <w:t xml:space="preserve">Janeček Š, Chmel K, Gómez GU, Janečková P, Chmelová E, Sejfová Z, et al. Ecological fitting is a sufficient driver of tight interactions between sunbirds and ornithophilous plants. Ecol Evol. 2020;10(4):1784–93. </w:t>
      </w:r>
    </w:p>
    <w:p w14:paraId="192276B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4. </w:t>
      </w:r>
      <w:r w:rsidRPr="00E91D73">
        <w:rPr>
          <w:rFonts w:ascii="Times New Roman" w:hAnsi="Times New Roman" w:cs="Times New Roman"/>
        </w:rPr>
        <w:tab/>
        <w:t xml:space="preserve">Gannon DG, Kormann UG, Hadley AS, Betts MG, Jones FA. The “jack-in-the-box” stamens of Heliconia wagneriana (Heliconiaceae). Ecology. 2018;99(2):488–90. </w:t>
      </w:r>
    </w:p>
    <w:p w14:paraId="5A3185A6"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5. </w:t>
      </w:r>
      <w:r w:rsidRPr="00E91D73">
        <w:rPr>
          <w:rFonts w:ascii="Times New Roman" w:hAnsi="Times New Roman" w:cs="Times New Roman"/>
        </w:rPr>
        <w:tab/>
        <w:t xml:space="preserve">Bernal R, Gradstein S, Celis M. Catálogo de plantas y líquenes de Colombia. Bogotá: nstituto de Ciencias Naturales, Universidad Nacional de Colombia; 2016. </w:t>
      </w:r>
    </w:p>
    <w:p w14:paraId="38E1277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6. </w:t>
      </w:r>
      <w:r w:rsidRPr="00E91D73">
        <w:rPr>
          <w:rFonts w:ascii="Times New Roman" w:hAnsi="Times New Roman" w:cs="Times New Roman"/>
        </w:rPr>
        <w:tab/>
        <w:t xml:space="preserve">Stiles G. Notes on the natural history of Heliconia (Musaceae) in Costa Rica. Brenesia. 1979;15:151–80. </w:t>
      </w:r>
    </w:p>
    <w:p w14:paraId="30B3EB3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7. </w:t>
      </w:r>
      <w:r w:rsidRPr="00E91D73">
        <w:rPr>
          <w:rFonts w:ascii="Times New Roman" w:hAnsi="Times New Roman" w:cs="Times New Roman"/>
        </w:rPr>
        <w:tab/>
        <w:t xml:space="preserve">Fraser H, Barnett A, Parker TH, Fidler F. The role of replication studies in ecology. Ecol Evol. 2020;10(12):5197–207. </w:t>
      </w:r>
    </w:p>
    <w:p w14:paraId="0153F89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8. </w:t>
      </w:r>
      <w:r w:rsidRPr="00E91D73">
        <w:rPr>
          <w:rFonts w:ascii="Times New Roman" w:hAnsi="Times New Roman" w:cs="Times New Roman"/>
        </w:rPr>
        <w:tab/>
        <w:t xml:space="preserve">Braam J. In touch: plant responses to mechanical stimuli. New Phytol. 2005;165(2):373–89. </w:t>
      </w:r>
    </w:p>
    <w:p w14:paraId="0D74C7F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9. </w:t>
      </w:r>
      <w:r w:rsidRPr="00E91D73">
        <w:rPr>
          <w:rFonts w:ascii="Times New Roman" w:hAnsi="Times New Roman" w:cs="Times New Roman"/>
        </w:rPr>
        <w:tab/>
        <w:t xml:space="preserve">Bates D, Machler M, Bolker B, Walker S. Fitting Linear Mixed-Effects Models Using lme4. J Stat Softw. 2015;67(1):1–48. </w:t>
      </w:r>
    </w:p>
    <w:p w14:paraId="54284C6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0. </w:t>
      </w:r>
      <w:r w:rsidRPr="00E91D73">
        <w:rPr>
          <w:rFonts w:ascii="Times New Roman" w:hAnsi="Times New Roman" w:cs="Times New Roman"/>
        </w:rPr>
        <w:tab/>
        <w:t>R Core Team. R: A Language and Environment for Statistical Computing [Internet]. Vienna, Austria: R Foundation for Statistical Computing; 2020. Available from: https://www.R-project.org/</w:t>
      </w:r>
    </w:p>
    <w:p w14:paraId="2907486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1. </w:t>
      </w:r>
      <w:r w:rsidRPr="00E91D73">
        <w:rPr>
          <w:rFonts w:ascii="Times New Roman" w:hAnsi="Times New Roman" w:cs="Times New Roman"/>
        </w:rPr>
        <w:tab/>
        <w:t xml:space="preserve">Feinsinger P. Organization of a Tropical Guild of Nectarivorous Birds. Ecol Monogr. 1976;46(3):257–91. </w:t>
      </w:r>
    </w:p>
    <w:p w14:paraId="1771255C"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2. </w:t>
      </w:r>
      <w:r w:rsidRPr="00E91D73">
        <w:rPr>
          <w:rFonts w:ascii="Times New Roman" w:hAnsi="Times New Roman" w:cs="Times New Roman"/>
        </w:rPr>
        <w:tab/>
        <w:t xml:space="preserve">Vlašánková A, Padyšáková E, Bartoš M, Mengual X, Janečková P, Janeček Š. The nectar spur is not only a simple specialization for long-proboscid pollinators. New Phytol. 2017;215(4):1574–81. </w:t>
      </w:r>
    </w:p>
    <w:p w14:paraId="6AB2E5A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3. </w:t>
      </w:r>
      <w:r w:rsidRPr="00E91D73">
        <w:rPr>
          <w:rFonts w:ascii="Times New Roman" w:hAnsi="Times New Roman" w:cs="Times New Roman"/>
        </w:rPr>
        <w:tab/>
        <w:t xml:space="preserve">Metelmann S, Sakai S, Kondoh M, Telschow A. Evolutionary stability of plant–pollinator networks: efficient communities and a pollination dilemma. Ecol Lett. 2020;23(12):1747–55. </w:t>
      </w:r>
    </w:p>
    <w:p w14:paraId="6C21307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4. </w:t>
      </w:r>
      <w:r w:rsidRPr="00E91D73">
        <w:rPr>
          <w:rFonts w:ascii="Times New Roman" w:hAnsi="Times New Roman" w:cs="Times New Roman"/>
        </w:rPr>
        <w:tab/>
        <w:t xml:space="preserve">Kormann U, Scherber C, Tscharntke T, Klein N, Larbig M, Valente JJ, et al. Corridors restore animal-mediated pollination in fragmented tropical forest landscapes. Proc Royal Soc B. 2016;283(1823):20152347. </w:t>
      </w:r>
    </w:p>
    <w:p w14:paraId="504CA47C"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5. </w:t>
      </w:r>
      <w:r w:rsidRPr="00E91D73">
        <w:rPr>
          <w:rFonts w:ascii="Times New Roman" w:hAnsi="Times New Roman" w:cs="Times New Roman"/>
        </w:rPr>
        <w:tab/>
        <w:t xml:space="preserve">Hadley AS, Frey SJK, Robinson WD, Betts MG. Forest fragmentation and loss reduce richness, availability, and specialization in tropical hummingbird communities. Biotropica. 2018;50(1):74–83. </w:t>
      </w:r>
    </w:p>
    <w:p w14:paraId="274F1AD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36. </w:t>
      </w:r>
      <w:r w:rsidRPr="00E91D73">
        <w:rPr>
          <w:rFonts w:ascii="Times New Roman" w:hAnsi="Times New Roman" w:cs="Times New Roman"/>
        </w:rPr>
        <w:tab/>
        <w:t xml:space="preserve">Morrison BML, Mendenhall CD. Hummingbird–Plant Interactions Are More Specialized in Forest Compared to Coffee Plantations. Diversity. 2020;12(4):126. </w:t>
      </w:r>
    </w:p>
    <w:p w14:paraId="20C666C1"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7. </w:t>
      </w:r>
      <w:r w:rsidRPr="00E91D73">
        <w:rPr>
          <w:rFonts w:ascii="Times New Roman" w:hAnsi="Times New Roman" w:cs="Times New Roman"/>
        </w:rPr>
        <w:tab/>
        <w:t xml:space="preserve">Hadley AS, Frey SJ, Robinson WD, Kress WJ, Betts MG. Tropical forest fragmentation limits pollination of a keystone understory herb. Ecology. 2014;95(8):2202–12. </w:t>
      </w:r>
    </w:p>
    <w:p w14:paraId="7660C51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8. </w:t>
      </w:r>
      <w:r w:rsidRPr="00E91D73">
        <w:rPr>
          <w:rFonts w:ascii="Times New Roman" w:hAnsi="Times New Roman" w:cs="Times New Roman"/>
        </w:rPr>
        <w:tab/>
        <w:t xml:space="preserve">Dalsgaard B, Maruyama PK, Sonne J, Hansen K, Zanata TB, Abrahamczyk S, et al. The influence of biogeographical and evolutionary histories on morphological trait-matching and resource specialization in mutualistic hummingbird-plant networks. Funct Ecol. 2021;35:1120–33. </w:t>
      </w:r>
    </w:p>
    <w:p w14:paraId="7976E2E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9. </w:t>
      </w:r>
      <w:r w:rsidRPr="00E91D73">
        <w:rPr>
          <w:rFonts w:ascii="Times New Roman" w:hAnsi="Times New Roman" w:cs="Times New Roman"/>
        </w:rPr>
        <w:tab/>
        <w:t xml:space="preserve">Snow BK, Snow DW. Feeding Niches of Hummingbirds in a Trinidad Valley. J Anim Ecol. 1972;41(2):471–85. </w:t>
      </w:r>
    </w:p>
    <w:p w14:paraId="60EC351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0. </w:t>
      </w:r>
      <w:r w:rsidRPr="00E91D73">
        <w:rPr>
          <w:rFonts w:ascii="Times New Roman" w:hAnsi="Times New Roman" w:cs="Times New Roman"/>
        </w:rPr>
        <w:tab/>
        <w:t xml:space="preserve">Ballantyne G, Baldock KCR, Willmer PG. Constructing more informative plant–pollinator networks: visitation and pollen deposition networks in a heathland plant community. Proc Royal Soc B. 2015;282(1814):20151130. </w:t>
      </w:r>
    </w:p>
    <w:p w14:paraId="60BDF74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1. </w:t>
      </w:r>
      <w:r w:rsidRPr="00E91D73">
        <w:rPr>
          <w:rFonts w:ascii="Times New Roman" w:hAnsi="Times New Roman" w:cs="Times New Roman"/>
        </w:rPr>
        <w:tab/>
        <w:t xml:space="preserve">King C, Ballantyne G, Willmer PG. Why flower visitation is a poor proxy for pollination: measuring single-visit pollen deposition, with implications for pollination networks and conservation. Methods Ecol Evol. 2013;4(9):811–8. </w:t>
      </w:r>
    </w:p>
    <w:p w14:paraId="72C4D1B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2. </w:t>
      </w:r>
      <w:r w:rsidRPr="00E91D73">
        <w:rPr>
          <w:rFonts w:ascii="Times New Roman" w:hAnsi="Times New Roman" w:cs="Times New Roman"/>
        </w:rPr>
        <w:tab/>
        <w:t xml:space="preserve">Young HJ, Young TP. Alternative Outcomes of Natural and Experimental High Pollen Loads. Ecology. 1992;73(2):639–47. </w:t>
      </w:r>
    </w:p>
    <w:p w14:paraId="125E789F" w14:textId="47E5DA4A" w:rsidR="00457214" w:rsidRDefault="00081110" w:rsidP="00081110">
      <w:pPr>
        <w:spacing w:after="120" w:line="480" w:lineRule="auto"/>
        <w:ind w:left="374" w:hanging="374"/>
        <w:rPr>
          <w:rFonts w:ascii="Times New Roman" w:eastAsiaTheme="minorEastAsia" w:hAnsi="Times New Roman" w:cs="Times New Roman"/>
        </w:rPr>
      </w:pPr>
      <w:r w:rsidRPr="00986ABF">
        <w:rPr>
          <w:rFonts w:ascii="Times New Roman" w:eastAsiaTheme="minorEastAsia" w:hAnsi="Times New Roman" w:cs="Times New Roman"/>
        </w:rPr>
        <w:fldChar w:fldCharType="end"/>
      </w:r>
    </w:p>
    <w:p w14:paraId="4B416B57" w14:textId="77777777" w:rsidR="004D5E69" w:rsidRDefault="004D5E69" w:rsidP="00081110">
      <w:pPr>
        <w:spacing w:after="120" w:line="480" w:lineRule="auto"/>
        <w:ind w:left="374" w:hanging="374"/>
        <w:rPr>
          <w:rFonts w:ascii="Times New Roman" w:eastAsiaTheme="minorEastAsia" w:hAnsi="Times New Roman" w:cs="Times New Roman"/>
        </w:rPr>
      </w:pPr>
    </w:p>
    <w:p w14:paraId="7D6581F2" w14:textId="7B6CCCDB" w:rsidR="00C162C5" w:rsidRDefault="00C162C5" w:rsidP="00C162C5">
      <w:pPr>
        <w:spacing w:line="480" w:lineRule="auto"/>
        <w:rPr>
          <w:rFonts w:ascii="Times New Roman" w:eastAsiaTheme="minorEastAsia" w:hAnsi="Times New Roman" w:cs="Times New Roman"/>
          <w:b/>
          <w:bCs/>
          <w:sz w:val="36"/>
          <w:szCs w:val="36"/>
        </w:rPr>
      </w:pPr>
      <w:r>
        <w:rPr>
          <w:rFonts w:ascii="Times New Roman" w:eastAsiaTheme="minorEastAsia" w:hAnsi="Times New Roman" w:cs="Times New Roman"/>
          <w:b/>
          <w:bCs/>
          <w:sz w:val="36"/>
          <w:szCs w:val="36"/>
        </w:rPr>
        <w:t>Supporting information</w:t>
      </w:r>
    </w:p>
    <w:p w14:paraId="17FBF269" w14:textId="24BAA9C0" w:rsidR="00C162C5" w:rsidRDefault="00740FD8"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video.</w:t>
      </w:r>
      <w:r w:rsidR="00DA056A">
        <w:rPr>
          <w:rFonts w:ascii="Times New Roman" w:eastAsiaTheme="minorEastAsia" w:hAnsi="Times New Roman" w:cs="Times New Roman"/>
          <w:b/>
          <w:bCs/>
        </w:rPr>
        <w:t xml:space="preserve"> Green </w:t>
      </w:r>
      <w:proofErr w:type="gramStart"/>
      <w:r w:rsidR="00DA056A">
        <w:rPr>
          <w:rFonts w:ascii="Times New Roman" w:eastAsiaTheme="minorEastAsia" w:hAnsi="Times New Roman" w:cs="Times New Roman"/>
          <w:b/>
          <w:bCs/>
        </w:rPr>
        <w:t>hermit</w:t>
      </w:r>
      <w:proofErr w:type="gramEnd"/>
      <w:r w:rsidR="00DA056A">
        <w:rPr>
          <w:rFonts w:ascii="Times New Roman" w:eastAsiaTheme="minorEastAsia" w:hAnsi="Times New Roman" w:cs="Times New Roman"/>
          <w:b/>
          <w:bCs/>
        </w:rPr>
        <w:t xml:space="preserve"> visit to </w:t>
      </w:r>
      <w:r w:rsidR="00DA056A">
        <w:rPr>
          <w:rFonts w:ascii="Times New Roman" w:eastAsiaTheme="minorEastAsia" w:hAnsi="Times New Roman" w:cs="Times New Roman"/>
          <w:b/>
          <w:bCs/>
          <w:i/>
          <w:iCs/>
        </w:rPr>
        <w:t>H. rostrata.</w:t>
      </w:r>
      <w:r>
        <w:rPr>
          <w:rFonts w:ascii="Times New Roman" w:eastAsiaTheme="minorEastAsia" w:hAnsi="Times New Roman" w:cs="Times New Roman"/>
        </w:rPr>
        <w:t xml:space="preserve"> </w:t>
      </w:r>
      <w:r w:rsidR="00423069">
        <w:rPr>
          <w:rFonts w:ascii="Times New Roman" w:eastAsiaTheme="minorEastAsia" w:hAnsi="Times New Roman" w:cs="Times New Roman"/>
        </w:rPr>
        <w:t>Green hermit hummingbird (</w:t>
      </w:r>
      <w:proofErr w:type="spellStart"/>
      <w:r w:rsidR="00423069">
        <w:rPr>
          <w:rFonts w:ascii="Times New Roman" w:eastAsiaTheme="minorEastAsia" w:hAnsi="Times New Roman" w:cs="Times New Roman"/>
          <w:i/>
          <w:iCs/>
        </w:rPr>
        <w:t>Phaethornis</w:t>
      </w:r>
      <w:proofErr w:type="spellEnd"/>
      <w:r w:rsidR="00423069">
        <w:rPr>
          <w:rFonts w:ascii="Times New Roman" w:eastAsiaTheme="minorEastAsia" w:hAnsi="Times New Roman" w:cs="Times New Roman"/>
          <w:i/>
          <w:iCs/>
        </w:rPr>
        <w:t xml:space="preserve"> guy</w:t>
      </w:r>
      <w:r w:rsidR="00423069">
        <w:rPr>
          <w:rFonts w:ascii="Times New Roman" w:eastAsiaTheme="minorEastAsia" w:hAnsi="Times New Roman" w:cs="Times New Roman"/>
        </w:rPr>
        <w:t xml:space="preserve">) visiting and drinking nectar from a </w:t>
      </w:r>
      <w:r w:rsidR="00423069">
        <w:rPr>
          <w:rFonts w:ascii="Times New Roman" w:eastAsiaTheme="minorEastAsia" w:hAnsi="Times New Roman" w:cs="Times New Roman"/>
          <w:i/>
          <w:iCs/>
        </w:rPr>
        <w:t>Heliconia rostrata</w:t>
      </w:r>
      <w:r w:rsidR="00423069">
        <w:rPr>
          <w:rFonts w:ascii="Times New Roman" w:eastAsiaTheme="minorEastAsia" w:hAnsi="Times New Roman" w:cs="Times New Roman"/>
        </w:rPr>
        <w:t xml:space="preserve"> flower.</w:t>
      </w:r>
    </w:p>
    <w:p w14:paraId="0EBF89B3" w14:textId="6A9BD899" w:rsidR="00423069" w:rsidRDefault="00423069"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S2 video. </w:t>
      </w:r>
      <w:r w:rsidR="005A20FE" w:rsidRPr="005A20FE">
        <w:rPr>
          <w:rFonts w:ascii="Times New Roman" w:eastAsiaTheme="minorEastAsia" w:hAnsi="Times New Roman" w:cs="Times New Roman"/>
          <w:b/>
          <w:bCs/>
        </w:rPr>
        <w:t xml:space="preserve">Rufous-tailed hummingbird visit to </w:t>
      </w:r>
      <w:r w:rsidR="005A20FE" w:rsidRPr="005A20FE">
        <w:rPr>
          <w:rFonts w:ascii="Times New Roman" w:eastAsiaTheme="minorEastAsia" w:hAnsi="Times New Roman" w:cs="Times New Roman"/>
          <w:b/>
          <w:bCs/>
          <w:i/>
          <w:iCs/>
        </w:rPr>
        <w:t>H. rostrata</w:t>
      </w:r>
      <w:r w:rsidR="005A20FE">
        <w:rPr>
          <w:rFonts w:ascii="Times New Roman" w:eastAsiaTheme="minorEastAsia" w:hAnsi="Times New Roman" w:cs="Times New Roman"/>
        </w:rPr>
        <w:t>.</w:t>
      </w:r>
      <w:r w:rsidR="005A20FE">
        <w:rPr>
          <w:rFonts w:ascii="Times New Roman" w:eastAsiaTheme="minorEastAsia" w:hAnsi="Times New Roman" w:cs="Times New Roman"/>
          <w:i/>
          <w:iCs/>
        </w:rPr>
        <w:t xml:space="preserve"> </w:t>
      </w:r>
      <w:r>
        <w:rPr>
          <w:rFonts w:ascii="Times New Roman" w:eastAsiaTheme="minorEastAsia" w:hAnsi="Times New Roman" w:cs="Times New Roman"/>
        </w:rPr>
        <w:t>Rufous-tailed hummingbird (</w:t>
      </w:r>
      <w:proofErr w:type="spellStart"/>
      <w:r>
        <w:rPr>
          <w:rFonts w:ascii="Times New Roman" w:eastAsiaTheme="minorEastAsia" w:hAnsi="Times New Roman" w:cs="Times New Roman"/>
          <w:i/>
          <w:iCs/>
        </w:rPr>
        <w:t>Amazilia</w:t>
      </w:r>
      <w:proofErr w:type="spellEnd"/>
      <w:r>
        <w:rPr>
          <w:rFonts w:ascii="Times New Roman" w:eastAsiaTheme="minorEastAsia" w:hAnsi="Times New Roman" w:cs="Times New Roman"/>
          <w:i/>
          <w:iCs/>
        </w:rPr>
        <w:t xml:space="preserve"> </w:t>
      </w:r>
      <w:proofErr w:type="spellStart"/>
      <w:r>
        <w:rPr>
          <w:rFonts w:ascii="Times New Roman" w:eastAsiaTheme="minorEastAsia" w:hAnsi="Times New Roman" w:cs="Times New Roman"/>
          <w:i/>
          <w:iCs/>
        </w:rPr>
        <w:t>tzacatl</w:t>
      </w:r>
      <w:proofErr w:type="spellEnd"/>
      <w:r>
        <w:rPr>
          <w:rFonts w:ascii="Times New Roman" w:eastAsiaTheme="minorEastAsia" w:hAnsi="Times New Roman" w:cs="Times New Roman"/>
        </w:rPr>
        <w:t xml:space="preserve">) visiting and drinking nectar from a </w:t>
      </w:r>
      <w:r>
        <w:rPr>
          <w:rFonts w:ascii="Times New Roman" w:eastAsiaTheme="minorEastAsia" w:hAnsi="Times New Roman" w:cs="Times New Roman"/>
          <w:i/>
          <w:iCs/>
        </w:rPr>
        <w:t>Heliconia rostrata</w:t>
      </w:r>
      <w:r>
        <w:rPr>
          <w:rFonts w:ascii="Times New Roman" w:eastAsiaTheme="minorEastAsia" w:hAnsi="Times New Roman" w:cs="Times New Roman"/>
        </w:rPr>
        <w:t xml:space="preserve"> flower.</w:t>
      </w:r>
    </w:p>
    <w:p w14:paraId="3509A61C" w14:textId="49662BBE" w:rsidR="00614BF3" w:rsidRPr="00A71B62" w:rsidRDefault="00614BF3"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File. Supplementary methods.</w:t>
      </w:r>
      <w:r w:rsidR="00A71B62">
        <w:rPr>
          <w:rFonts w:ascii="Times New Roman" w:eastAsiaTheme="minorEastAsia" w:hAnsi="Times New Roman" w:cs="Times New Roman"/>
          <w:b/>
          <w:bCs/>
        </w:rPr>
        <w:t xml:space="preserve"> </w:t>
      </w:r>
      <w:r w:rsidR="00A71B62">
        <w:rPr>
          <w:rFonts w:ascii="Times New Roman" w:eastAsiaTheme="minorEastAsia" w:hAnsi="Times New Roman" w:cs="Times New Roman"/>
        </w:rPr>
        <w:t>This file contains additional information on the field, laboratory, and statistical methods.</w:t>
      </w:r>
    </w:p>
    <w:sectPr w:rsidR="00614BF3" w:rsidRPr="00A71B62" w:rsidSect="00C907E4">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11EB8" w14:textId="77777777" w:rsidR="00905B6A" w:rsidRDefault="00905B6A" w:rsidP="00827ACF">
      <w:r>
        <w:separator/>
      </w:r>
    </w:p>
  </w:endnote>
  <w:endnote w:type="continuationSeparator" w:id="0">
    <w:p w14:paraId="3B80A159" w14:textId="77777777" w:rsidR="00905B6A" w:rsidRDefault="00905B6A"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9317"/>
      <w:docPartObj>
        <w:docPartGallery w:val="Page Numbers (Bottom of Page)"/>
        <w:docPartUnique/>
      </w:docPartObj>
    </w:sdtPr>
    <w:sdtEndPr>
      <w:rPr>
        <w:rStyle w:val="PageNumber"/>
      </w:rPr>
    </w:sdtEndPr>
    <w:sdtContent>
      <w:p w14:paraId="62A880B6" w14:textId="49EC0E8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4F49AB" w:rsidRDefault="004F49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843910"/>
      <w:docPartObj>
        <w:docPartGallery w:val="Page Numbers (Bottom of Page)"/>
        <w:docPartUnique/>
      </w:docPartObj>
    </w:sdtPr>
    <w:sdtEndPr>
      <w:rPr>
        <w:rStyle w:val="PageNumber"/>
      </w:rPr>
    </w:sdtEndPr>
    <w:sdtContent>
      <w:p w14:paraId="2315078F" w14:textId="7E3C122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4F49AB" w:rsidRDefault="004F4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56338" w14:textId="77777777" w:rsidR="00905B6A" w:rsidRDefault="00905B6A" w:rsidP="00827ACF">
      <w:r>
        <w:separator/>
      </w:r>
    </w:p>
  </w:footnote>
  <w:footnote w:type="continuationSeparator" w:id="0">
    <w:p w14:paraId="1A8F4731" w14:textId="77777777" w:rsidR="00905B6A" w:rsidRDefault="00905B6A"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010"/>
    <w:rsid w:val="00011E35"/>
    <w:rsid w:val="00011EA1"/>
    <w:rsid w:val="00012322"/>
    <w:rsid w:val="00012EB2"/>
    <w:rsid w:val="00013764"/>
    <w:rsid w:val="00013BBD"/>
    <w:rsid w:val="0001438F"/>
    <w:rsid w:val="0001499C"/>
    <w:rsid w:val="00014F4A"/>
    <w:rsid w:val="000153D8"/>
    <w:rsid w:val="00015428"/>
    <w:rsid w:val="0001577B"/>
    <w:rsid w:val="0001626B"/>
    <w:rsid w:val="0001665E"/>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4C7F"/>
    <w:rsid w:val="00045106"/>
    <w:rsid w:val="000455F0"/>
    <w:rsid w:val="00045BA3"/>
    <w:rsid w:val="000463EB"/>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2C"/>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54A1"/>
    <w:rsid w:val="00075743"/>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6928"/>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970"/>
    <w:rsid w:val="000A7FCC"/>
    <w:rsid w:val="000B02F0"/>
    <w:rsid w:val="000B0319"/>
    <w:rsid w:val="000B1440"/>
    <w:rsid w:val="000B16AF"/>
    <w:rsid w:val="000B2435"/>
    <w:rsid w:val="000B2A1A"/>
    <w:rsid w:val="000B3089"/>
    <w:rsid w:val="000B3274"/>
    <w:rsid w:val="000B345B"/>
    <w:rsid w:val="000B44C6"/>
    <w:rsid w:val="000B4C92"/>
    <w:rsid w:val="000B4D57"/>
    <w:rsid w:val="000B4EE7"/>
    <w:rsid w:val="000B5157"/>
    <w:rsid w:val="000B5A3A"/>
    <w:rsid w:val="000B65C9"/>
    <w:rsid w:val="000C0269"/>
    <w:rsid w:val="000C06D4"/>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5FD"/>
    <w:rsid w:val="000D08D8"/>
    <w:rsid w:val="000D185D"/>
    <w:rsid w:val="000D1A96"/>
    <w:rsid w:val="000D1F94"/>
    <w:rsid w:val="000D2546"/>
    <w:rsid w:val="000D26BC"/>
    <w:rsid w:val="000D3058"/>
    <w:rsid w:val="000D3311"/>
    <w:rsid w:val="000D376E"/>
    <w:rsid w:val="000D44F0"/>
    <w:rsid w:val="000D49E9"/>
    <w:rsid w:val="000D698F"/>
    <w:rsid w:val="000D73F4"/>
    <w:rsid w:val="000E0F9E"/>
    <w:rsid w:val="000E1231"/>
    <w:rsid w:val="000E12F8"/>
    <w:rsid w:val="000E1ADF"/>
    <w:rsid w:val="000E1C58"/>
    <w:rsid w:val="000E23B2"/>
    <w:rsid w:val="000E2509"/>
    <w:rsid w:val="000E26DD"/>
    <w:rsid w:val="000E38CC"/>
    <w:rsid w:val="000E3AF9"/>
    <w:rsid w:val="000E3FD3"/>
    <w:rsid w:val="000E4947"/>
    <w:rsid w:val="000E4E06"/>
    <w:rsid w:val="000E77BB"/>
    <w:rsid w:val="000F15E4"/>
    <w:rsid w:val="000F1F91"/>
    <w:rsid w:val="000F2270"/>
    <w:rsid w:val="000F2CD5"/>
    <w:rsid w:val="000F2D91"/>
    <w:rsid w:val="000F47C0"/>
    <w:rsid w:val="000F5CA4"/>
    <w:rsid w:val="000F5F75"/>
    <w:rsid w:val="000F7264"/>
    <w:rsid w:val="000F7FA3"/>
    <w:rsid w:val="00100006"/>
    <w:rsid w:val="001009B8"/>
    <w:rsid w:val="00100F53"/>
    <w:rsid w:val="00102AEB"/>
    <w:rsid w:val="001033B7"/>
    <w:rsid w:val="001034ED"/>
    <w:rsid w:val="00104874"/>
    <w:rsid w:val="00105095"/>
    <w:rsid w:val="00105513"/>
    <w:rsid w:val="00105A2C"/>
    <w:rsid w:val="00106027"/>
    <w:rsid w:val="00106F62"/>
    <w:rsid w:val="0010703B"/>
    <w:rsid w:val="00107281"/>
    <w:rsid w:val="00107680"/>
    <w:rsid w:val="0011037F"/>
    <w:rsid w:val="0011093F"/>
    <w:rsid w:val="00110A87"/>
    <w:rsid w:val="00110F1F"/>
    <w:rsid w:val="00111172"/>
    <w:rsid w:val="001119DA"/>
    <w:rsid w:val="00112232"/>
    <w:rsid w:val="00112DC1"/>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049"/>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3AC"/>
    <w:rsid w:val="001424A0"/>
    <w:rsid w:val="0014305F"/>
    <w:rsid w:val="001438AC"/>
    <w:rsid w:val="00143946"/>
    <w:rsid w:val="0014399F"/>
    <w:rsid w:val="0014429C"/>
    <w:rsid w:val="00144E86"/>
    <w:rsid w:val="00145582"/>
    <w:rsid w:val="00145F1C"/>
    <w:rsid w:val="00146169"/>
    <w:rsid w:val="0014664F"/>
    <w:rsid w:val="0014687E"/>
    <w:rsid w:val="00147101"/>
    <w:rsid w:val="0014749F"/>
    <w:rsid w:val="00147981"/>
    <w:rsid w:val="001500A6"/>
    <w:rsid w:val="0015032F"/>
    <w:rsid w:val="00150732"/>
    <w:rsid w:val="00150A7B"/>
    <w:rsid w:val="0015137A"/>
    <w:rsid w:val="001518A0"/>
    <w:rsid w:val="00152754"/>
    <w:rsid w:val="00153034"/>
    <w:rsid w:val="00153815"/>
    <w:rsid w:val="00153934"/>
    <w:rsid w:val="00153E0B"/>
    <w:rsid w:val="00154905"/>
    <w:rsid w:val="0015607B"/>
    <w:rsid w:val="00156264"/>
    <w:rsid w:val="001564D7"/>
    <w:rsid w:val="00156A04"/>
    <w:rsid w:val="00156D41"/>
    <w:rsid w:val="0015743D"/>
    <w:rsid w:val="0015766C"/>
    <w:rsid w:val="001602D0"/>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B88"/>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2DAD"/>
    <w:rsid w:val="0019372A"/>
    <w:rsid w:val="00193CB5"/>
    <w:rsid w:val="00194948"/>
    <w:rsid w:val="00194B2B"/>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1E89"/>
    <w:rsid w:val="001B2000"/>
    <w:rsid w:val="001B2630"/>
    <w:rsid w:val="001B284D"/>
    <w:rsid w:val="001B2E63"/>
    <w:rsid w:val="001B302C"/>
    <w:rsid w:val="001B336F"/>
    <w:rsid w:val="001B363A"/>
    <w:rsid w:val="001B3C26"/>
    <w:rsid w:val="001B43EE"/>
    <w:rsid w:val="001B4AD5"/>
    <w:rsid w:val="001B6B83"/>
    <w:rsid w:val="001B7AA6"/>
    <w:rsid w:val="001B7CA0"/>
    <w:rsid w:val="001C0259"/>
    <w:rsid w:val="001C0BBF"/>
    <w:rsid w:val="001C1313"/>
    <w:rsid w:val="001C145E"/>
    <w:rsid w:val="001C2D09"/>
    <w:rsid w:val="001C324C"/>
    <w:rsid w:val="001C4310"/>
    <w:rsid w:val="001C4505"/>
    <w:rsid w:val="001C4B92"/>
    <w:rsid w:val="001C52CA"/>
    <w:rsid w:val="001C614E"/>
    <w:rsid w:val="001C74BC"/>
    <w:rsid w:val="001C7D66"/>
    <w:rsid w:val="001D0272"/>
    <w:rsid w:val="001D045C"/>
    <w:rsid w:val="001D0C1F"/>
    <w:rsid w:val="001D1A99"/>
    <w:rsid w:val="001D1BA7"/>
    <w:rsid w:val="001D3FB8"/>
    <w:rsid w:val="001D49AE"/>
    <w:rsid w:val="001D4E0B"/>
    <w:rsid w:val="001D5399"/>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05D"/>
    <w:rsid w:val="001F2949"/>
    <w:rsid w:val="001F31D4"/>
    <w:rsid w:val="001F3BFB"/>
    <w:rsid w:val="001F4405"/>
    <w:rsid w:val="001F47CD"/>
    <w:rsid w:val="001F4AB2"/>
    <w:rsid w:val="001F4EC7"/>
    <w:rsid w:val="001F5195"/>
    <w:rsid w:val="001F5BAD"/>
    <w:rsid w:val="001F5CC0"/>
    <w:rsid w:val="001F6215"/>
    <w:rsid w:val="001F7299"/>
    <w:rsid w:val="001F74FC"/>
    <w:rsid w:val="00200A44"/>
    <w:rsid w:val="0020128A"/>
    <w:rsid w:val="00201D0A"/>
    <w:rsid w:val="0020201E"/>
    <w:rsid w:val="00203147"/>
    <w:rsid w:val="002031FA"/>
    <w:rsid w:val="0020380A"/>
    <w:rsid w:val="00203D36"/>
    <w:rsid w:val="002055B4"/>
    <w:rsid w:val="00206809"/>
    <w:rsid w:val="00206DA1"/>
    <w:rsid w:val="00207711"/>
    <w:rsid w:val="00207ACE"/>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4D2D"/>
    <w:rsid w:val="00226560"/>
    <w:rsid w:val="002268C1"/>
    <w:rsid w:val="00226B14"/>
    <w:rsid w:val="00227357"/>
    <w:rsid w:val="002309D8"/>
    <w:rsid w:val="00230FA8"/>
    <w:rsid w:val="00230FBA"/>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5AB8"/>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10F"/>
    <w:rsid w:val="002653C4"/>
    <w:rsid w:val="00265635"/>
    <w:rsid w:val="00265A31"/>
    <w:rsid w:val="002660D2"/>
    <w:rsid w:val="0026657F"/>
    <w:rsid w:val="002669D5"/>
    <w:rsid w:val="0026778A"/>
    <w:rsid w:val="00267CAB"/>
    <w:rsid w:val="00267D92"/>
    <w:rsid w:val="002702E3"/>
    <w:rsid w:val="002708F4"/>
    <w:rsid w:val="00272638"/>
    <w:rsid w:val="002729DA"/>
    <w:rsid w:val="00273A89"/>
    <w:rsid w:val="0027413B"/>
    <w:rsid w:val="002747B7"/>
    <w:rsid w:val="00274D43"/>
    <w:rsid w:val="002755F3"/>
    <w:rsid w:val="00275A4A"/>
    <w:rsid w:val="00275AA6"/>
    <w:rsid w:val="002763B8"/>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413"/>
    <w:rsid w:val="00292ACA"/>
    <w:rsid w:val="002933B1"/>
    <w:rsid w:val="002936A9"/>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2A8C"/>
    <w:rsid w:val="002A36A6"/>
    <w:rsid w:val="002A3C06"/>
    <w:rsid w:val="002A4DB3"/>
    <w:rsid w:val="002A5082"/>
    <w:rsid w:val="002A5140"/>
    <w:rsid w:val="002A5851"/>
    <w:rsid w:val="002A58E6"/>
    <w:rsid w:val="002A61BB"/>
    <w:rsid w:val="002A6E1F"/>
    <w:rsid w:val="002A7DAE"/>
    <w:rsid w:val="002B1723"/>
    <w:rsid w:val="002B2808"/>
    <w:rsid w:val="002B2986"/>
    <w:rsid w:val="002B3980"/>
    <w:rsid w:val="002B402A"/>
    <w:rsid w:val="002B4930"/>
    <w:rsid w:val="002B52AE"/>
    <w:rsid w:val="002B54B1"/>
    <w:rsid w:val="002B601C"/>
    <w:rsid w:val="002B66A2"/>
    <w:rsid w:val="002B71CC"/>
    <w:rsid w:val="002B7BE4"/>
    <w:rsid w:val="002C0E0A"/>
    <w:rsid w:val="002C0E4D"/>
    <w:rsid w:val="002C1AC6"/>
    <w:rsid w:val="002C2783"/>
    <w:rsid w:val="002C2BCC"/>
    <w:rsid w:val="002C2E4C"/>
    <w:rsid w:val="002C3128"/>
    <w:rsid w:val="002C382C"/>
    <w:rsid w:val="002C4540"/>
    <w:rsid w:val="002C512D"/>
    <w:rsid w:val="002C54BF"/>
    <w:rsid w:val="002C5557"/>
    <w:rsid w:val="002C5689"/>
    <w:rsid w:val="002C5DDE"/>
    <w:rsid w:val="002C5F60"/>
    <w:rsid w:val="002C61EC"/>
    <w:rsid w:val="002C6861"/>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271"/>
    <w:rsid w:val="002E4EDA"/>
    <w:rsid w:val="002E4F17"/>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0600"/>
    <w:rsid w:val="00301028"/>
    <w:rsid w:val="0030181E"/>
    <w:rsid w:val="00301BE1"/>
    <w:rsid w:val="00302447"/>
    <w:rsid w:val="00302ACF"/>
    <w:rsid w:val="00302DCF"/>
    <w:rsid w:val="00303083"/>
    <w:rsid w:val="003035C4"/>
    <w:rsid w:val="00303641"/>
    <w:rsid w:val="00303B53"/>
    <w:rsid w:val="003047A1"/>
    <w:rsid w:val="0030483E"/>
    <w:rsid w:val="00305B12"/>
    <w:rsid w:val="00305D8A"/>
    <w:rsid w:val="00306999"/>
    <w:rsid w:val="003070C1"/>
    <w:rsid w:val="00307816"/>
    <w:rsid w:val="003109FB"/>
    <w:rsid w:val="00310E17"/>
    <w:rsid w:val="00311818"/>
    <w:rsid w:val="003122A7"/>
    <w:rsid w:val="00312335"/>
    <w:rsid w:val="003129D4"/>
    <w:rsid w:val="00312A2E"/>
    <w:rsid w:val="00312D93"/>
    <w:rsid w:val="00313443"/>
    <w:rsid w:val="003136EC"/>
    <w:rsid w:val="00313D30"/>
    <w:rsid w:val="00313E68"/>
    <w:rsid w:val="003141B9"/>
    <w:rsid w:val="0031421D"/>
    <w:rsid w:val="0031486C"/>
    <w:rsid w:val="00314DD0"/>
    <w:rsid w:val="0031581D"/>
    <w:rsid w:val="0031652B"/>
    <w:rsid w:val="00316530"/>
    <w:rsid w:val="0031713B"/>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902"/>
    <w:rsid w:val="00342B94"/>
    <w:rsid w:val="00342BEB"/>
    <w:rsid w:val="00342DDD"/>
    <w:rsid w:val="00343161"/>
    <w:rsid w:val="00344044"/>
    <w:rsid w:val="00344AC0"/>
    <w:rsid w:val="00344B1E"/>
    <w:rsid w:val="00346438"/>
    <w:rsid w:val="003470E0"/>
    <w:rsid w:val="003472AC"/>
    <w:rsid w:val="0034745D"/>
    <w:rsid w:val="003516A8"/>
    <w:rsid w:val="003523ED"/>
    <w:rsid w:val="00352904"/>
    <w:rsid w:val="00353364"/>
    <w:rsid w:val="00353807"/>
    <w:rsid w:val="00354DAD"/>
    <w:rsid w:val="003551D6"/>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0122"/>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77FDD"/>
    <w:rsid w:val="00380B59"/>
    <w:rsid w:val="00380F9C"/>
    <w:rsid w:val="003823FA"/>
    <w:rsid w:val="00382E28"/>
    <w:rsid w:val="00383F34"/>
    <w:rsid w:val="00384FFC"/>
    <w:rsid w:val="0038547E"/>
    <w:rsid w:val="003861FE"/>
    <w:rsid w:val="0038642B"/>
    <w:rsid w:val="00387405"/>
    <w:rsid w:val="00387A09"/>
    <w:rsid w:val="00387DAB"/>
    <w:rsid w:val="00390752"/>
    <w:rsid w:val="003918FE"/>
    <w:rsid w:val="00391B90"/>
    <w:rsid w:val="00392466"/>
    <w:rsid w:val="00392AF6"/>
    <w:rsid w:val="00392B9A"/>
    <w:rsid w:val="00393794"/>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37F"/>
    <w:rsid w:val="003A1769"/>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56B"/>
    <w:rsid w:val="003B7586"/>
    <w:rsid w:val="003B76BA"/>
    <w:rsid w:val="003B7FD1"/>
    <w:rsid w:val="003C20B8"/>
    <w:rsid w:val="003C2EA9"/>
    <w:rsid w:val="003C3553"/>
    <w:rsid w:val="003C4DAE"/>
    <w:rsid w:val="003C4FB7"/>
    <w:rsid w:val="003C5648"/>
    <w:rsid w:val="003C620B"/>
    <w:rsid w:val="003C634D"/>
    <w:rsid w:val="003C63E1"/>
    <w:rsid w:val="003C63E9"/>
    <w:rsid w:val="003C7414"/>
    <w:rsid w:val="003C74B6"/>
    <w:rsid w:val="003C7C92"/>
    <w:rsid w:val="003D055F"/>
    <w:rsid w:val="003D100A"/>
    <w:rsid w:val="003D1739"/>
    <w:rsid w:val="003D1E8E"/>
    <w:rsid w:val="003D304B"/>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33FD"/>
    <w:rsid w:val="003F4455"/>
    <w:rsid w:val="003F452C"/>
    <w:rsid w:val="003F4F51"/>
    <w:rsid w:val="003F683F"/>
    <w:rsid w:val="003F6AB0"/>
    <w:rsid w:val="003F74EE"/>
    <w:rsid w:val="00401454"/>
    <w:rsid w:val="0040169D"/>
    <w:rsid w:val="0040193A"/>
    <w:rsid w:val="00402CE1"/>
    <w:rsid w:val="00403EA9"/>
    <w:rsid w:val="00404540"/>
    <w:rsid w:val="00404D6C"/>
    <w:rsid w:val="0040516D"/>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6C65"/>
    <w:rsid w:val="00417134"/>
    <w:rsid w:val="00417822"/>
    <w:rsid w:val="00417F94"/>
    <w:rsid w:val="00420011"/>
    <w:rsid w:val="00420FFD"/>
    <w:rsid w:val="004219CB"/>
    <w:rsid w:val="00422569"/>
    <w:rsid w:val="00422907"/>
    <w:rsid w:val="00422B2C"/>
    <w:rsid w:val="00422D1E"/>
    <w:rsid w:val="00423069"/>
    <w:rsid w:val="004232DE"/>
    <w:rsid w:val="00423B10"/>
    <w:rsid w:val="00423D90"/>
    <w:rsid w:val="00423DBB"/>
    <w:rsid w:val="0042605B"/>
    <w:rsid w:val="004268E6"/>
    <w:rsid w:val="00426D6E"/>
    <w:rsid w:val="004270AC"/>
    <w:rsid w:val="0042762A"/>
    <w:rsid w:val="004279CF"/>
    <w:rsid w:val="00430309"/>
    <w:rsid w:val="004312B2"/>
    <w:rsid w:val="0043154B"/>
    <w:rsid w:val="00432017"/>
    <w:rsid w:val="004329F6"/>
    <w:rsid w:val="00433AAC"/>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5E95"/>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423"/>
    <w:rsid w:val="00461A2B"/>
    <w:rsid w:val="004622AC"/>
    <w:rsid w:val="00463255"/>
    <w:rsid w:val="0046329B"/>
    <w:rsid w:val="0046394F"/>
    <w:rsid w:val="00463D8C"/>
    <w:rsid w:val="00465236"/>
    <w:rsid w:val="004663C5"/>
    <w:rsid w:val="00466916"/>
    <w:rsid w:val="00467A61"/>
    <w:rsid w:val="00467D78"/>
    <w:rsid w:val="00471380"/>
    <w:rsid w:val="0047184B"/>
    <w:rsid w:val="00472346"/>
    <w:rsid w:val="004726EE"/>
    <w:rsid w:val="0047294B"/>
    <w:rsid w:val="00472ACE"/>
    <w:rsid w:val="00472BA1"/>
    <w:rsid w:val="00472BD3"/>
    <w:rsid w:val="0047373A"/>
    <w:rsid w:val="00473F6B"/>
    <w:rsid w:val="00474E52"/>
    <w:rsid w:val="0047519E"/>
    <w:rsid w:val="00475FDE"/>
    <w:rsid w:val="00476327"/>
    <w:rsid w:val="0047643E"/>
    <w:rsid w:val="0047660C"/>
    <w:rsid w:val="00477259"/>
    <w:rsid w:val="00480063"/>
    <w:rsid w:val="004807E5"/>
    <w:rsid w:val="00480D95"/>
    <w:rsid w:val="00480F99"/>
    <w:rsid w:val="004813EA"/>
    <w:rsid w:val="00481891"/>
    <w:rsid w:val="0048310F"/>
    <w:rsid w:val="004835CC"/>
    <w:rsid w:val="00483FE4"/>
    <w:rsid w:val="004841E0"/>
    <w:rsid w:val="00484E95"/>
    <w:rsid w:val="004854E3"/>
    <w:rsid w:val="004858E9"/>
    <w:rsid w:val="00485FA2"/>
    <w:rsid w:val="00486E4C"/>
    <w:rsid w:val="00490CE8"/>
    <w:rsid w:val="00490D78"/>
    <w:rsid w:val="00490E0B"/>
    <w:rsid w:val="0049118D"/>
    <w:rsid w:val="00491A87"/>
    <w:rsid w:val="0049280E"/>
    <w:rsid w:val="004955E7"/>
    <w:rsid w:val="00495C9B"/>
    <w:rsid w:val="00495ED9"/>
    <w:rsid w:val="00496114"/>
    <w:rsid w:val="00496505"/>
    <w:rsid w:val="00496F6E"/>
    <w:rsid w:val="00497883"/>
    <w:rsid w:val="004A060D"/>
    <w:rsid w:val="004A0758"/>
    <w:rsid w:val="004A1684"/>
    <w:rsid w:val="004A1743"/>
    <w:rsid w:val="004A18D7"/>
    <w:rsid w:val="004A1E5B"/>
    <w:rsid w:val="004A2156"/>
    <w:rsid w:val="004A2A24"/>
    <w:rsid w:val="004A2B4E"/>
    <w:rsid w:val="004A41E2"/>
    <w:rsid w:val="004A4739"/>
    <w:rsid w:val="004A5306"/>
    <w:rsid w:val="004A5D12"/>
    <w:rsid w:val="004A619F"/>
    <w:rsid w:val="004A6B04"/>
    <w:rsid w:val="004A7FE8"/>
    <w:rsid w:val="004B0189"/>
    <w:rsid w:val="004B0338"/>
    <w:rsid w:val="004B0DEF"/>
    <w:rsid w:val="004B0E27"/>
    <w:rsid w:val="004B158D"/>
    <w:rsid w:val="004B17DD"/>
    <w:rsid w:val="004B1CF4"/>
    <w:rsid w:val="004B29DD"/>
    <w:rsid w:val="004B2B8E"/>
    <w:rsid w:val="004B335D"/>
    <w:rsid w:val="004B34BA"/>
    <w:rsid w:val="004B3DA6"/>
    <w:rsid w:val="004B401F"/>
    <w:rsid w:val="004B4C94"/>
    <w:rsid w:val="004B6B03"/>
    <w:rsid w:val="004B714F"/>
    <w:rsid w:val="004B76EF"/>
    <w:rsid w:val="004B781B"/>
    <w:rsid w:val="004B7CAF"/>
    <w:rsid w:val="004C0279"/>
    <w:rsid w:val="004C02BC"/>
    <w:rsid w:val="004C0A50"/>
    <w:rsid w:val="004C0D8F"/>
    <w:rsid w:val="004C1503"/>
    <w:rsid w:val="004C189D"/>
    <w:rsid w:val="004C3147"/>
    <w:rsid w:val="004C31F1"/>
    <w:rsid w:val="004C376D"/>
    <w:rsid w:val="004C39E3"/>
    <w:rsid w:val="004C3E09"/>
    <w:rsid w:val="004C401A"/>
    <w:rsid w:val="004C46C5"/>
    <w:rsid w:val="004C470E"/>
    <w:rsid w:val="004C4D9D"/>
    <w:rsid w:val="004C4DDE"/>
    <w:rsid w:val="004C54D9"/>
    <w:rsid w:val="004C565E"/>
    <w:rsid w:val="004C567F"/>
    <w:rsid w:val="004C663A"/>
    <w:rsid w:val="004C6660"/>
    <w:rsid w:val="004C6751"/>
    <w:rsid w:val="004C6983"/>
    <w:rsid w:val="004C6F7C"/>
    <w:rsid w:val="004C78D6"/>
    <w:rsid w:val="004C7B43"/>
    <w:rsid w:val="004C7DBE"/>
    <w:rsid w:val="004D2B86"/>
    <w:rsid w:val="004D36B6"/>
    <w:rsid w:val="004D39A7"/>
    <w:rsid w:val="004D42A6"/>
    <w:rsid w:val="004D4E2A"/>
    <w:rsid w:val="004D5038"/>
    <w:rsid w:val="004D54F2"/>
    <w:rsid w:val="004D5778"/>
    <w:rsid w:val="004D5B22"/>
    <w:rsid w:val="004D5E69"/>
    <w:rsid w:val="004D5EB4"/>
    <w:rsid w:val="004D60F6"/>
    <w:rsid w:val="004D6AE3"/>
    <w:rsid w:val="004D6F99"/>
    <w:rsid w:val="004D7B32"/>
    <w:rsid w:val="004D7DE3"/>
    <w:rsid w:val="004E000C"/>
    <w:rsid w:val="004E0237"/>
    <w:rsid w:val="004E0332"/>
    <w:rsid w:val="004E04E2"/>
    <w:rsid w:val="004E0D2F"/>
    <w:rsid w:val="004E21FF"/>
    <w:rsid w:val="004E2C1A"/>
    <w:rsid w:val="004E43AF"/>
    <w:rsid w:val="004E448D"/>
    <w:rsid w:val="004E5584"/>
    <w:rsid w:val="004E5641"/>
    <w:rsid w:val="004E5B5E"/>
    <w:rsid w:val="004E5BAF"/>
    <w:rsid w:val="004E5F3C"/>
    <w:rsid w:val="004E65D3"/>
    <w:rsid w:val="004E678D"/>
    <w:rsid w:val="004E6ED4"/>
    <w:rsid w:val="004E76C7"/>
    <w:rsid w:val="004E7959"/>
    <w:rsid w:val="004E7DC0"/>
    <w:rsid w:val="004F0475"/>
    <w:rsid w:val="004F08C6"/>
    <w:rsid w:val="004F16F5"/>
    <w:rsid w:val="004F1DC4"/>
    <w:rsid w:val="004F238C"/>
    <w:rsid w:val="004F266B"/>
    <w:rsid w:val="004F2DCF"/>
    <w:rsid w:val="004F2EC2"/>
    <w:rsid w:val="004F3085"/>
    <w:rsid w:val="004F455E"/>
    <w:rsid w:val="004F4818"/>
    <w:rsid w:val="004F49AB"/>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60"/>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27D6E"/>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6EE6"/>
    <w:rsid w:val="00537086"/>
    <w:rsid w:val="005372EE"/>
    <w:rsid w:val="00537EA2"/>
    <w:rsid w:val="005400B2"/>
    <w:rsid w:val="00540E81"/>
    <w:rsid w:val="005414A9"/>
    <w:rsid w:val="005421BC"/>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4F3F"/>
    <w:rsid w:val="0056540D"/>
    <w:rsid w:val="00565543"/>
    <w:rsid w:val="0056710F"/>
    <w:rsid w:val="005673AB"/>
    <w:rsid w:val="00567670"/>
    <w:rsid w:val="00567985"/>
    <w:rsid w:val="00567CF5"/>
    <w:rsid w:val="00571199"/>
    <w:rsid w:val="005712C8"/>
    <w:rsid w:val="00572577"/>
    <w:rsid w:val="0057290E"/>
    <w:rsid w:val="00572A6B"/>
    <w:rsid w:val="00572FEF"/>
    <w:rsid w:val="00573BBE"/>
    <w:rsid w:val="0057417B"/>
    <w:rsid w:val="00580F59"/>
    <w:rsid w:val="005814CE"/>
    <w:rsid w:val="00581EEF"/>
    <w:rsid w:val="00582244"/>
    <w:rsid w:val="0058278F"/>
    <w:rsid w:val="00582CED"/>
    <w:rsid w:val="00584A07"/>
    <w:rsid w:val="00585870"/>
    <w:rsid w:val="005859A4"/>
    <w:rsid w:val="005860D2"/>
    <w:rsid w:val="00586785"/>
    <w:rsid w:val="005867FB"/>
    <w:rsid w:val="00586D69"/>
    <w:rsid w:val="005903EE"/>
    <w:rsid w:val="005904C5"/>
    <w:rsid w:val="005904DE"/>
    <w:rsid w:val="005911B4"/>
    <w:rsid w:val="00591738"/>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02D"/>
    <w:rsid w:val="005A0A83"/>
    <w:rsid w:val="005A12C9"/>
    <w:rsid w:val="005A1ACB"/>
    <w:rsid w:val="005A20FE"/>
    <w:rsid w:val="005A3068"/>
    <w:rsid w:val="005A493D"/>
    <w:rsid w:val="005A5893"/>
    <w:rsid w:val="005A5934"/>
    <w:rsid w:val="005A5A3C"/>
    <w:rsid w:val="005A635F"/>
    <w:rsid w:val="005A6CAA"/>
    <w:rsid w:val="005A6E3B"/>
    <w:rsid w:val="005A701E"/>
    <w:rsid w:val="005A757B"/>
    <w:rsid w:val="005A7B18"/>
    <w:rsid w:val="005B079C"/>
    <w:rsid w:val="005B080B"/>
    <w:rsid w:val="005B107F"/>
    <w:rsid w:val="005B1422"/>
    <w:rsid w:val="005B14C1"/>
    <w:rsid w:val="005B21F5"/>
    <w:rsid w:val="005B275D"/>
    <w:rsid w:val="005B35C4"/>
    <w:rsid w:val="005B3731"/>
    <w:rsid w:val="005B500D"/>
    <w:rsid w:val="005B527D"/>
    <w:rsid w:val="005B533A"/>
    <w:rsid w:val="005B56F7"/>
    <w:rsid w:val="005B5711"/>
    <w:rsid w:val="005B6286"/>
    <w:rsid w:val="005B68E4"/>
    <w:rsid w:val="005B6AE3"/>
    <w:rsid w:val="005B6E88"/>
    <w:rsid w:val="005B71E1"/>
    <w:rsid w:val="005B749B"/>
    <w:rsid w:val="005B7C86"/>
    <w:rsid w:val="005C0354"/>
    <w:rsid w:val="005C0FD1"/>
    <w:rsid w:val="005C1177"/>
    <w:rsid w:val="005C29C6"/>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8BF"/>
    <w:rsid w:val="005D6D7A"/>
    <w:rsid w:val="005D6E90"/>
    <w:rsid w:val="005D7116"/>
    <w:rsid w:val="005E0277"/>
    <w:rsid w:val="005E03EE"/>
    <w:rsid w:val="005E113C"/>
    <w:rsid w:val="005E11FA"/>
    <w:rsid w:val="005E211E"/>
    <w:rsid w:val="005E224C"/>
    <w:rsid w:val="005E430B"/>
    <w:rsid w:val="005E437B"/>
    <w:rsid w:val="005E48E8"/>
    <w:rsid w:val="005E5375"/>
    <w:rsid w:val="005E550D"/>
    <w:rsid w:val="005E796E"/>
    <w:rsid w:val="005F06B3"/>
    <w:rsid w:val="005F123C"/>
    <w:rsid w:val="005F144D"/>
    <w:rsid w:val="005F1662"/>
    <w:rsid w:val="005F1E61"/>
    <w:rsid w:val="005F294C"/>
    <w:rsid w:val="005F2A8E"/>
    <w:rsid w:val="005F516E"/>
    <w:rsid w:val="005F551E"/>
    <w:rsid w:val="005F5CBF"/>
    <w:rsid w:val="005F5D48"/>
    <w:rsid w:val="005F5E7D"/>
    <w:rsid w:val="005F6F76"/>
    <w:rsid w:val="005F7921"/>
    <w:rsid w:val="00600254"/>
    <w:rsid w:val="006005EC"/>
    <w:rsid w:val="00600C34"/>
    <w:rsid w:val="00600E67"/>
    <w:rsid w:val="006015CA"/>
    <w:rsid w:val="0060287C"/>
    <w:rsid w:val="00603637"/>
    <w:rsid w:val="006038F5"/>
    <w:rsid w:val="00603F30"/>
    <w:rsid w:val="00604F5A"/>
    <w:rsid w:val="00605754"/>
    <w:rsid w:val="00605AB6"/>
    <w:rsid w:val="00605AF5"/>
    <w:rsid w:val="00605ECF"/>
    <w:rsid w:val="006060E8"/>
    <w:rsid w:val="00606B8E"/>
    <w:rsid w:val="00606CE5"/>
    <w:rsid w:val="00607187"/>
    <w:rsid w:val="006108AC"/>
    <w:rsid w:val="0061090A"/>
    <w:rsid w:val="00610BB6"/>
    <w:rsid w:val="00610D20"/>
    <w:rsid w:val="00611A5C"/>
    <w:rsid w:val="00612BA4"/>
    <w:rsid w:val="00613172"/>
    <w:rsid w:val="00613296"/>
    <w:rsid w:val="006134B7"/>
    <w:rsid w:val="00614394"/>
    <w:rsid w:val="006144EB"/>
    <w:rsid w:val="00614BF3"/>
    <w:rsid w:val="0061523A"/>
    <w:rsid w:val="006155EC"/>
    <w:rsid w:val="00615942"/>
    <w:rsid w:val="00615A86"/>
    <w:rsid w:val="00615C33"/>
    <w:rsid w:val="00615D6A"/>
    <w:rsid w:val="006164C5"/>
    <w:rsid w:val="00617559"/>
    <w:rsid w:val="00617930"/>
    <w:rsid w:val="00617A29"/>
    <w:rsid w:val="0062169D"/>
    <w:rsid w:val="00621D76"/>
    <w:rsid w:val="00621E66"/>
    <w:rsid w:val="006223EC"/>
    <w:rsid w:val="006234B5"/>
    <w:rsid w:val="006237D8"/>
    <w:rsid w:val="006238FA"/>
    <w:rsid w:val="00624D7F"/>
    <w:rsid w:val="0062549F"/>
    <w:rsid w:val="00625B10"/>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729"/>
    <w:rsid w:val="00634B87"/>
    <w:rsid w:val="00634C66"/>
    <w:rsid w:val="00635485"/>
    <w:rsid w:val="00635718"/>
    <w:rsid w:val="00636437"/>
    <w:rsid w:val="006366E4"/>
    <w:rsid w:val="00636AA0"/>
    <w:rsid w:val="006371BA"/>
    <w:rsid w:val="00637F22"/>
    <w:rsid w:val="00640025"/>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0F94"/>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3CB1"/>
    <w:rsid w:val="00664220"/>
    <w:rsid w:val="00664DBE"/>
    <w:rsid w:val="00665CBB"/>
    <w:rsid w:val="00665CC1"/>
    <w:rsid w:val="006663C9"/>
    <w:rsid w:val="006666A7"/>
    <w:rsid w:val="00667653"/>
    <w:rsid w:val="006677FE"/>
    <w:rsid w:val="006716FA"/>
    <w:rsid w:val="006717F8"/>
    <w:rsid w:val="00671905"/>
    <w:rsid w:val="006719B6"/>
    <w:rsid w:val="00671C69"/>
    <w:rsid w:val="00671FFD"/>
    <w:rsid w:val="006722AE"/>
    <w:rsid w:val="00673492"/>
    <w:rsid w:val="006735AB"/>
    <w:rsid w:val="00673A03"/>
    <w:rsid w:val="00673AE8"/>
    <w:rsid w:val="006742F9"/>
    <w:rsid w:val="00674340"/>
    <w:rsid w:val="00675014"/>
    <w:rsid w:val="006751EF"/>
    <w:rsid w:val="0067594F"/>
    <w:rsid w:val="00675B15"/>
    <w:rsid w:val="00677D00"/>
    <w:rsid w:val="00677DC7"/>
    <w:rsid w:val="0068058F"/>
    <w:rsid w:val="00680E40"/>
    <w:rsid w:val="0068194C"/>
    <w:rsid w:val="00682232"/>
    <w:rsid w:val="00682462"/>
    <w:rsid w:val="00682AAD"/>
    <w:rsid w:val="00682B07"/>
    <w:rsid w:val="006832A2"/>
    <w:rsid w:val="0068391D"/>
    <w:rsid w:val="006841F4"/>
    <w:rsid w:val="006842FE"/>
    <w:rsid w:val="00684322"/>
    <w:rsid w:val="00684537"/>
    <w:rsid w:val="00684798"/>
    <w:rsid w:val="00685B46"/>
    <w:rsid w:val="00685D93"/>
    <w:rsid w:val="00686100"/>
    <w:rsid w:val="00686CDB"/>
    <w:rsid w:val="00686F0C"/>
    <w:rsid w:val="006871E6"/>
    <w:rsid w:val="0069147B"/>
    <w:rsid w:val="00691B8D"/>
    <w:rsid w:val="00693430"/>
    <w:rsid w:val="00693722"/>
    <w:rsid w:val="00693A0F"/>
    <w:rsid w:val="00693DDE"/>
    <w:rsid w:val="00695577"/>
    <w:rsid w:val="00695779"/>
    <w:rsid w:val="00695B26"/>
    <w:rsid w:val="00695CCD"/>
    <w:rsid w:val="00696B6A"/>
    <w:rsid w:val="00696C1B"/>
    <w:rsid w:val="006A065D"/>
    <w:rsid w:val="006A0AEF"/>
    <w:rsid w:val="006A212F"/>
    <w:rsid w:val="006A2F25"/>
    <w:rsid w:val="006A424A"/>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78C"/>
    <w:rsid w:val="006B2974"/>
    <w:rsid w:val="006B2982"/>
    <w:rsid w:val="006B2D89"/>
    <w:rsid w:val="006B2FCF"/>
    <w:rsid w:val="006B323C"/>
    <w:rsid w:val="006B3739"/>
    <w:rsid w:val="006B3D70"/>
    <w:rsid w:val="006B4473"/>
    <w:rsid w:val="006B49D2"/>
    <w:rsid w:val="006B71D1"/>
    <w:rsid w:val="006B7317"/>
    <w:rsid w:val="006C0022"/>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97F"/>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D690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5E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41E"/>
    <w:rsid w:val="00720769"/>
    <w:rsid w:val="00720F2B"/>
    <w:rsid w:val="00720F62"/>
    <w:rsid w:val="007211E6"/>
    <w:rsid w:val="00721A2C"/>
    <w:rsid w:val="00721ACD"/>
    <w:rsid w:val="0072335E"/>
    <w:rsid w:val="007253CE"/>
    <w:rsid w:val="007257F0"/>
    <w:rsid w:val="007258B0"/>
    <w:rsid w:val="00725C71"/>
    <w:rsid w:val="00726AA0"/>
    <w:rsid w:val="00727740"/>
    <w:rsid w:val="00727CB3"/>
    <w:rsid w:val="00730395"/>
    <w:rsid w:val="00732259"/>
    <w:rsid w:val="007339EE"/>
    <w:rsid w:val="00733C2E"/>
    <w:rsid w:val="0073492F"/>
    <w:rsid w:val="00734E52"/>
    <w:rsid w:val="00734FEE"/>
    <w:rsid w:val="00735168"/>
    <w:rsid w:val="0073558D"/>
    <w:rsid w:val="00735BFD"/>
    <w:rsid w:val="00735E5A"/>
    <w:rsid w:val="00735EA6"/>
    <w:rsid w:val="007361EE"/>
    <w:rsid w:val="007368D7"/>
    <w:rsid w:val="00736D3D"/>
    <w:rsid w:val="00736F9D"/>
    <w:rsid w:val="00737C32"/>
    <w:rsid w:val="007401AE"/>
    <w:rsid w:val="00740FD8"/>
    <w:rsid w:val="007425EC"/>
    <w:rsid w:val="00742DEE"/>
    <w:rsid w:val="00743621"/>
    <w:rsid w:val="007438B3"/>
    <w:rsid w:val="00744A1D"/>
    <w:rsid w:val="00744A60"/>
    <w:rsid w:val="00746688"/>
    <w:rsid w:val="00746EE4"/>
    <w:rsid w:val="00747FAC"/>
    <w:rsid w:val="0075042A"/>
    <w:rsid w:val="0075085D"/>
    <w:rsid w:val="00752304"/>
    <w:rsid w:val="00752DA3"/>
    <w:rsid w:val="00753595"/>
    <w:rsid w:val="007544E0"/>
    <w:rsid w:val="007548B2"/>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0478"/>
    <w:rsid w:val="007614AF"/>
    <w:rsid w:val="0076185D"/>
    <w:rsid w:val="00761A26"/>
    <w:rsid w:val="007636FD"/>
    <w:rsid w:val="00764115"/>
    <w:rsid w:val="0076439F"/>
    <w:rsid w:val="00764949"/>
    <w:rsid w:val="00765435"/>
    <w:rsid w:val="0076556C"/>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0D3F"/>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082E"/>
    <w:rsid w:val="007B1C11"/>
    <w:rsid w:val="007B1D8A"/>
    <w:rsid w:val="007B1E10"/>
    <w:rsid w:val="007B22B9"/>
    <w:rsid w:val="007B2CAB"/>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4DA"/>
    <w:rsid w:val="007D38C6"/>
    <w:rsid w:val="007D40E9"/>
    <w:rsid w:val="007D47CE"/>
    <w:rsid w:val="007D4EDD"/>
    <w:rsid w:val="007D5C5C"/>
    <w:rsid w:val="007D5E94"/>
    <w:rsid w:val="007D6537"/>
    <w:rsid w:val="007D6EBE"/>
    <w:rsid w:val="007D74A9"/>
    <w:rsid w:val="007D7FD4"/>
    <w:rsid w:val="007E06C2"/>
    <w:rsid w:val="007E1BCB"/>
    <w:rsid w:val="007E1DEA"/>
    <w:rsid w:val="007E2137"/>
    <w:rsid w:val="007E21C9"/>
    <w:rsid w:val="007E2BC4"/>
    <w:rsid w:val="007E322A"/>
    <w:rsid w:val="007E33F2"/>
    <w:rsid w:val="007E4041"/>
    <w:rsid w:val="007E4681"/>
    <w:rsid w:val="007E59B3"/>
    <w:rsid w:val="007E6397"/>
    <w:rsid w:val="007E676E"/>
    <w:rsid w:val="007E67AF"/>
    <w:rsid w:val="007E7067"/>
    <w:rsid w:val="007E721A"/>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6F6D"/>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15C"/>
    <w:rsid w:val="008346F4"/>
    <w:rsid w:val="00835057"/>
    <w:rsid w:val="00835164"/>
    <w:rsid w:val="008354CD"/>
    <w:rsid w:val="00835EDC"/>
    <w:rsid w:val="0083622B"/>
    <w:rsid w:val="008365DF"/>
    <w:rsid w:val="00837490"/>
    <w:rsid w:val="00837B9D"/>
    <w:rsid w:val="00837D37"/>
    <w:rsid w:val="00837D42"/>
    <w:rsid w:val="00837FDF"/>
    <w:rsid w:val="008402E3"/>
    <w:rsid w:val="00840A1C"/>
    <w:rsid w:val="00840A45"/>
    <w:rsid w:val="00840AE9"/>
    <w:rsid w:val="008417AF"/>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47D44"/>
    <w:rsid w:val="008513EB"/>
    <w:rsid w:val="0085261D"/>
    <w:rsid w:val="00852C3A"/>
    <w:rsid w:val="008533FA"/>
    <w:rsid w:val="00853CDA"/>
    <w:rsid w:val="00854EFC"/>
    <w:rsid w:val="00855A2D"/>
    <w:rsid w:val="00855A91"/>
    <w:rsid w:val="008561BD"/>
    <w:rsid w:val="0085635D"/>
    <w:rsid w:val="00856EAD"/>
    <w:rsid w:val="0085789D"/>
    <w:rsid w:val="00857D22"/>
    <w:rsid w:val="00857F05"/>
    <w:rsid w:val="00861804"/>
    <w:rsid w:val="00862AD2"/>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128"/>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095"/>
    <w:rsid w:val="00897826"/>
    <w:rsid w:val="008978A7"/>
    <w:rsid w:val="008A0701"/>
    <w:rsid w:val="008A1FE9"/>
    <w:rsid w:val="008A2FA2"/>
    <w:rsid w:val="008A3057"/>
    <w:rsid w:val="008A33C6"/>
    <w:rsid w:val="008A35A2"/>
    <w:rsid w:val="008A3927"/>
    <w:rsid w:val="008A3AFE"/>
    <w:rsid w:val="008A40CC"/>
    <w:rsid w:val="008A49EC"/>
    <w:rsid w:val="008A4CFF"/>
    <w:rsid w:val="008A5186"/>
    <w:rsid w:val="008A54F3"/>
    <w:rsid w:val="008A56C6"/>
    <w:rsid w:val="008A5AA4"/>
    <w:rsid w:val="008A5CA4"/>
    <w:rsid w:val="008A7594"/>
    <w:rsid w:val="008A7C52"/>
    <w:rsid w:val="008B08AD"/>
    <w:rsid w:val="008B15B3"/>
    <w:rsid w:val="008B1836"/>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0EB4"/>
    <w:rsid w:val="008D1D77"/>
    <w:rsid w:val="008D1DE9"/>
    <w:rsid w:val="008D1F3D"/>
    <w:rsid w:val="008D27CA"/>
    <w:rsid w:val="008D2BF4"/>
    <w:rsid w:val="008D38B1"/>
    <w:rsid w:val="008D3BB6"/>
    <w:rsid w:val="008D3BDF"/>
    <w:rsid w:val="008D41C1"/>
    <w:rsid w:val="008D6607"/>
    <w:rsid w:val="008D687F"/>
    <w:rsid w:val="008D77B8"/>
    <w:rsid w:val="008D7CE9"/>
    <w:rsid w:val="008E1F80"/>
    <w:rsid w:val="008E2361"/>
    <w:rsid w:val="008E30C5"/>
    <w:rsid w:val="008E31DE"/>
    <w:rsid w:val="008E3229"/>
    <w:rsid w:val="008E361A"/>
    <w:rsid w:val="008E48FB"/>
    <w:rsid w:val="008E4EFB"/>
    <w:rsid w:val="008E52E2"/>
    <w:rsid w:val="008E538B"/>
    <w:rsid w:val="008E550A"/>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0CC9"/>
    <w:rsid w:val="009026A6"/>
    <w:rsid w:val="00902F41"/>
    <w:rsid w:val="0090372E"/>
    <w:rsid w:val="00904EFC"/>
    <w:rsid w:val="00905B6A"/>
    <w:rsid w:val="00906351"/>
    <w:rsid w:val="009075C3"/>
    <w:rsid w:val="00910DFE"/>
    <w:rsid w:val="00910F50"/>
    <w:rsid w:val="00911FC2"/>
    <w:rsid w:val="00912E78"/>
    <w:rsid w:val="009138AA"/>
    <w:rsid w:val="00914A2B"/>
    <w:rsid w:val="00914DCC"/>
    <w:rsid w:val="00914EEF"/>
    <w:rsid w:val="009157A9"/>
    <w:rsid w:val="009160EB"/>
    <w:rsid w:val="0091680A"/>
    <w:rsid w:val="009168AC"/>
    <w:rsid w:val="009175B4"/>
    <w:rsid w:val="00917A60"/>
    <w:rsid w:val="00917FD4"/>
    <w:rsid w:val="0092039F"/>
    <w:rsid w:val="00921152"/>
    <w:rsid w:val="009216CB"/>
    <w:rsid w:val="00921FE8"/>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1A0"/>
    <w:rsid w:val="0093777C"/>
    <w:rsid w:val="00937F25"/>
    <w:rsid w:val="0094036C"/>
    <w:rsid w:val="009405BA"/>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913"/>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5B4"/>
    <w:rsid w:val="00965BFB"/>
    <w:rsid w:val="009665E9"/>
    <w:rsid w:val="00966FF2"/>
    <w:rsid w:val="009675B6"/>
    <w:rsid w:val="00970558"/>
    <w:rsid w:val="009710B8"/>
    <w:rsid w:val="00971F7D"/>
    <w:rsid w:val="00971FF2"/>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5"/>
    <w:rsid w:val="00977C57"/>
    <w:rsid w:val="00977FEF"/>
    <w:rsid w:val="009804B5"/>
    <w:rsid w:val="00980714"/>
    <w:rsid w:val="00980EB2"/>
    <w:rsid w:val="00981177"/>
    <w:rsid w:val="009816DD"/>
    <w:rsid w:val="00982656"/>
    <w:rsid w:val="00984A2F"/>
    <w:rsid w:val="009850AB"/>
    <w:rsid w:val="0098537E"/>
    <w:rsid w:val="0098695B"/>
    <w:rsid w:val="00986ABF"/>
    <w:rsid w:val="00986D6A"/>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B5"/>
    <w:rsid w:val="00996EF1"/>
    <w:rsid w:val="0099740D"/>
    <w:rsid w:val="009A14F5"/>
    <w:rsid w:val="009A16EE"/>
    <w:rsid w:val="009A177F"/>
    <w:rsid w:val="009A1C10"/>
    <w:rsid w:val="009A27EE"/>
    <w:rsid w:val="009A2860"/>
    <w:rsid w:val="009A2AE9"/>
    <w:rsid w:val="009A2EAE"/>
    <w:rsid w:val="009A4360"/>
    <w:rsid w:val="009A463C"/>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AE"/>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6817"/>
    <w:rsid w:val="009D7308"/>
    <w:rsid w:val="009D7894"/>
    <w:rsid w:val="009E0D6A"/>
    <w:rsid w:val="009E164C"/>
    <w:rsid w:val="009E1B09"/>
    <w:rsid w:val="009E1C91"/>
    <w:rsid w:val="009E2404"/>
    <w:rsid w:val="009E26FB"/>
    <w:rsid w:val="009E2860"/>
    <w:rsid w:val="009E2CD0"/>
    <w:rsid w:val="009E3434"/>
    <w:rsid w:val="009E36B0"/>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6FBA"/>
    <w:rsid w:val="00A07369"/>
    <w:rsid w:val="00A079B1"/>
    <w:rsid w:val="00A07DEF"/>
    <w:rsid w:val="00A10835"/>
    <w:rsid w:val="00A109D0"/>
    <w:rsid w:val="00A10FDC"/>
    <w:rsid w:val="00A11337"/>
    <w:rsid w:val="00A11A10"/>
    <w:rsid w:val="00A1214B"/>
    <w:rsid w:val="00A12BEA"/>
    <w:rsid w:val="00A12CEA"/>
    <w:rsid w:val="00A13EA3"/>
    <w:rsid w:val="00A149F1"/>
    <w:rsid w:val="00A16A69"/>
    <w:rsid w:val="00A16CF9"/>
    <w:rsid w:val="00A16D06"/>
    <w:rsid w:val="00A16EB4"/>
    <w:rsid w:val="00A1771B"/>
    <w:rsid w:val="00A17846"/>
    <w:rsid w:val="00A2063B"/>
    <w:rsid w:val="00A21853"/>
    <w:rsid w:val="00A2186B"/>
    <w:rsid w:val="00A222CE"/>
    <w:rsid w:val="00A22436"/>
    <w:rsid w:val="00A22948"/>
    <w:rsid w:val="00A2318B"/>
    <w:rsid w:val="00A23366"/>
    <w:rsid w:val="00A237D0"/>
    <w:rsid w:val="00A23D2D"/>
    <w:rsid w:val="00A249E2"/>
    <w:rsid w:val="00A2538C"/>
    <w:rsid w:val="00A25461"/>
    <w:rsid w:val="00A2606E"/>
    <w:rsid w:val="00A26362"/>
    <w:rsid w:val="00A2733A"/>
    <w:rsid w:val="00A301DB"/>
    <w:rsid w:val="00A30646"/>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4B8"/>
    <w:rsid w:val="00A40917"/>
    <w:rsid w:val="00A40C3D"/>
    <w:rsid w:val="00A43025"/>
    <w:rsid w:val="00A433DC"/>
    <w:rsid w:val="00A43C6A"/>
    <w:rsid w:val="00A43DC4"/>
    <w:rsid w:val="00A44121"/>
    <w:rsid w:val="00A442B1"/>
    <w:rsid w:val="00A45215"/>
    <w:rsid w:val="00A4546C"/>
    <w:rsid w:val="00A45639"/>
    <w:rsid w:val="00A46FE0"/>
    <w:rsid w:val="00A47419"/>
    <w:rsid w:val="00A5033E"/>
    <w:rsid w:val="00A51053"/>
    <w:rsid w:val="00A51193"/>
    <w:rsid w:val="00A520F3"/>
    <w:rsid w:val="00A5233A"/>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B62"/>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87994"/>
    <w:rsid w:val="00A92099"/>
    <w:rsid w:val="00A920B8"/>
    <w:rsid w:val="00A9215B"/>
    <w:rsid w:val="00A92219"/>
    <w:rsid w:val="00A928F3"/>
    <w:rsid w:val="00A93144"/>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62C"/>
    <w:rsid w:val="00AB3C91"/>
    <w:rsid w:val="00AB45C0"/>
    <w:rsid w:val="00AB4AB1"/>
    <w:rsid w:val="00AB4BE0"/>
    <w:rsid w:val="00AB4D15"/>
    <w:rsid w:val="00AB5987"/>
    <w:rsid w:val="00AB5BEA"/>
    <w:rsid w:val="00AB5C9A"/>
    <w:rsid w:val="00AB5D54"/>
    <w:rsid w:val="00AB64F0"/>
    <w:rsid w:val="00AB75B6"/>
    <w:rsid w:val="00AB7C54"/>
    <w:rsid w:val="00AC0096"/>
    <w:rsid w:val="00AC0AE3"/>
    <w:rsid w:val="00AC180C"/>
    <w:rsid w:val="00AC19B0"/>
    <w:rsid w:val="00AC23E3"/>
    <w:rsid w:val="00AC250B"/>
    <w:rsid w:val="00AC257C"/>
    <w:rsid w:val="00AC2662"/>
    <w:rsid w:val="00AC289B"/>
    <w:rsid w:val="00AC2DD2"/>
    <w:rsid w:val="00AC39D2"/>
    <w:rsid w:val="00AC529E"/>
    <w:rsid w:val="00AC6A9D"/>
    <w:rsid w:val="00AC7495"/>
    <w:rsid w:val="00AC75B2"/>
    <w:rsid w:val="00AD0999"/>
    <w:rsid w:val="00AD12C8"/>
    <w:rsid w:val="00AD263B"/>
    <w:rsid w:val="00AD364B"/>
    <w:rsid w:val="00AD394E"/>
    <w:rsid w:val="00AD3E93"/>
    <w:rsid w:val="00AD46E5"/>
    <w:rsid w:val="00AD48AE"/>
    <w:rsid w:val="00AD493D"/>
    <w:rsid w:val="00AD4A8C"/>
    <w:rsid w:val="00AD517B"/>
    <w:rsid w:val="00AD5326"/>
    <w:rsid w:val="00AD5C22"/>
    <w:rsid w:val="00AD6603"/>
    <w:rsid w:val="00AD6A51"/>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4FB5"/>
    <w:rsid w:val="00AE5221"/>
    <w:rsid w:val="00AE53A3"/>
    <w:rsid w:val="00AE594B"/>
    <w:rsid w:val="00AE5F5D"/>
    <w:rsid w:val="00AE71F2"/>
    <w:rsid w:val="00AE7671"/>
    <w:rsid w:val="00AE77E8"/>
    <w:rsid w:val="00AF006F"/>
    <w:rsid w:val="00AF010D"/>
    <w:rsid w:val="00AF01FA"/>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A29"/>
    <w:rsid w:val="00AF6E2F"/>
    <w:rsid w:val="00AF7067"/>
    <w:rsid w:val="00AF790F"/>
    <w:rsid w:val="00B0020E"/>
    <w:rsid w:val="00B017E1"/>
    <w:rsid w:val="00B01D9A"/>
    <w:rsid w:val="00B02376"/>
    <w:rsid w:val="00B0309E"/>
    <w:rsid w:val="00B033B3"/>
    <w:rsid w:val="00B035D1"/>
    <w:rsid w:val="00B0381B"/>
    <w:rsid w:val="00B0427E"/>
    <w:rsid w:val="00B04433"/>
    <w:rsid w:val="00B050A4"/>
    <w:rsid w:val="00B05976"/>
    <w:rsid w:val="00B05DC8"/>
    <w:rsid w:val="00B065A4"/>
    <w:rsid w:val="00B06C4D"/>
    <w:rsid w:val="00B06D91"/>
    <w:rsid w:val="00B079AD"/>
    <w:rsid w:val="00B07E72"/>
    <w:rsid w:val="00B10A36"/>
    <w:rsid w:val="00B10C9C"/>
    <w:rsid w:val="00B11328"/>
    <w:rsid w:val="00B121F7"/>
    <w:rsid w:val="00B1276F"/>
    <w:rsid w:val="00B12985"/>
    <w:rsid w:val="00B12A2D"/>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038"/>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2A1"/>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99F"/>
    <w:rsid w:val="00B94F9F"/>
    <w:rsid w:val="00B9501F"/>
    <w:rsid w:val="00B96045"/>
    <w:rsid w:val="00B97522"/>
    <w:rsid w:val="00B976DA"/>
    <w:rsid w:val="00B97C54"/>
    <w:rsid w:val="00BA004F"/>
    <w:rsid w:val="00BA01B5"/>
    <w:rsid w:val="00BA07AB"/>
    <w:rsid w:val="00BA0BB7"/>
    <w:rsid w:val="00BA148F"/>
    <w:rsid w:val="00BA2986"/>
    <w:rsid w:val="00BA3866"/>
    <w:rsid w:val="00BA4970"/>
    <w:rsid w:val="00BA4B87"/>
    <w:rsid w:val="00BA4CD4"/>
    <w:rsid w:val="00BA59E5"/>
    <w:rsid w:val="00BA67D2"/>
    <w:rsid w:val="00BA6E3A"/>
    <w:rsid w:val="00BA7192"/>
    <w:rsid w:val="00BA795D"/>
    <w:rsid w:val="00BB23C2"/>
    <w:rsid w:val="00BB2FD6"/>
    <w:rsid w:val="00BB3086"/>
    <w:rsid w:val="00BB370D"/>
    <w:rsid w:val="00BB4096"/>
    <w:rsid w:val="00BB4586"/>
    <w:rsid w:val="00BB51BC"/>
    <w:rsid w:val="00BB5886"/>
    <w:rsid w:val="00BB65CC"/>
    <w:rsid w:val="00BB75FF"/>
    <w:rsid w:val="00BC0000"/>
    <w:rsid w:val="00BC00B8"/>
    <w:rsid w:val="00BC09E8"/>
    <w:rsid w:val="00BC0A8B"/>
    <w:rsid w:val="00BC190A"/>
    <w:rsid w:val="00BC1B30"/>
    <w:rsid w:val="00BC26E0"/>
    <w:rsid w:val="00BC2CA2"/>
    <w:rsid w:val="00BC34EF"/>
    <w:rsid w:val="00BC4261"/>
    <w:rsid w:val="00BC4599"/>
    <w:rsid w:val="00BC4D32"/>
    <w:rsid w:val="00BC60A5"/>
    <w:rsid w:val="00BC6177"/>
    <w:rsid w:val="00BC656C"/>
    <w:rsid w:val="00BC68CC"/>
    <w:rsid w:val="00BD0699"/>
    <w:rsid w:val="00BD079A"/>
    <w:rsid w:val="00BD07BD"/>
    <w:rsid w:val="00BD1B19"/>
    <w:rsid w:val="00BD1B2A"/>
    <w:rsid w:val="00BD416A"/>
    <w:rsid w:val="00BD57EA"/>
    <w:rsid w:val="00BD5951"/>
    <w:rsid w:val="00BD5A5D"/>
    <w:rsid w:val="00BD5B4E"/>
    <w:rsid w:val="00BD63C5"/>
    <w:rsid w:val="00BD6B2E"/>
    <w:rsid w:val="00BD6F7B"/>
    <w:rsid w:val="00BD7A83"/>
    <w:rsid w:val="00BD7AC3"/>
    <w:rsid w:val="00BE110D"/>
    <w:rsid w:val="00BE241B"/>
    <w:rsid w:val="00BE2B05"/>
    <w:rsid w:val="00BE3317"/>
    <w:rsid w:val="00BE38F5"/>
    <w:rsid w:val="00BE41F9"/>
    <w:rsid w:val="00BE46BF"/>
    <w:rsid w:val="00BE55B8"/>
    <w:rsid w:val="00BE5723"/>
    <w:rsid w:val="00BE598B"/>
    <w:rsid w:val="00BE5A6A"/>
    <w:rsid w:val="00BE5F7D"/>
    <w:rsid w:val="00BE77C5"/>
    <w:rsid w:val="00BE7900"/>
    <w:rsid w:val="00BE7C9A"/>
    <w:rsid w:val="00BF0FA3"/>
    <w:rsid w:val="00BF0FDE"/>
    <w:rsid w:val="00BF13A4"/>
    <w:rsid w:val="00BF1669"/>
    <w:rsid w:val="00BF30B6"/>
    <w:rsid w:val="00BF3625"/>
    <w:rsid w:val="00BF40E7"/>
    <w:rsid w:val="00BF4309"/>
    <w:rsid w:val="00BF5881"/>
    <w:rsid w:val="00BF5EF8"/>
    <w:rsid w:val="00BF697F"/>
    <w:rsid w:val="00BF6E37"/>
    <w:rsid w:val="00BF75BF"/>
    <w:rsid w:val="00BF78FC"/>
    <w:rsid w:val="00BF7EB1"/>
    <w:rsid w:val="00C00618"/>
    <w:rsid w:val="00C0100E"/>
    <w:rsid w:val="00C0209F"/>
    <w:rsid w:val="00C020D6"/>
    <w:rsid w:val="00C02A6A"/>
    <w:rsid w:val="00C03A9D"/>
    <w:rsid w:val="00C03D66"/>
    <w:rsid w:val="00C04231"/>
    <w:rsid w:val="00C0514A"/>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045"/>
    <w:rsid w:val="00C1379E"/>
    <w:rsid w:val="00C13D03"/>
    <w:rsid w:val="00C13D05"/>
    <w:rsid w:val="00C14500"/>
    <w:rsid w:val="00C14ABD"/>
    <w:rsid w:val="00C14D84"/>
    <w:rsid w:val="00C1543F"/>
    <w:rsid w:val="00C155E7"/>
    <w:rsid w:val="00C16085"/>
    <w:rsid w:val="00C162C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CDD"/>
    <w:rsid w:val="00C33D4F"/>
    <w:rsid w:val="00C33DF8"/>
    <w:rsid w:val="00C351EC"/>
    <w:rsid w:val="00C35C81"/>
    <w:rsid w:val="00C3653D"/>
    <w:rsid w:val="00C37124"/>
    <w:rsid w:val="00C37530"/>
    <w:rsid w:val="00C375CB"/>
    <w:rsid w:val="00C379D0"/>
    <w:rsid w:val="00C37F4D"/>
    <w:rsid w:val="00C425E4"/>
    <w:rsid w:val="00C4353D"/>
    <w:rsid w:val="00C43C1D"/>
    <w:rsid w:val="00C4450C"/>
    <w:rsid w:val="00C457A5"/>
    <w:rsid w:val="00C45854"/>
    <w:rsid w:val="00C45A08"/>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0A6C"/>
    <w:rsid w:val="00C60E06"/>
    <w:rsid w:val="00C614B1"/>
    <w:rsid w:val="00C621A3"/>
    <w:rsid w:val="00C624D3"/>
    <w:rsid w:val="00C62868"/>
    <w:rsid w:val="00C637E0"/>
    <w:rsid w:val="00C647EE"/>
    <w:rsid w:val="00C64BA5"/>
    <w:rsid w:val="00C64F98"/>
    <w:rsid w:val="00C65E3F"/>
    <w:rsid w:val="00C66945"/>
    <w:rsid w:val="00C66B4D"/>
    <w:rsid w:val="00C67773"/>
    <w:rsid w:val="00C67E1D"/>
    <w:rsid w:val="00C702FD"/>
    <w:rsid w:val="00C704AD"/>
    <w:rsid w:val="00C70832"/>
    <w:rsid w:val="00C70A58"/>
    <w:rsid w:val="00C714EE"/>
    <w:rsid w:val="00C71BD3"/>
    <w:rsid w:val="00C71DDA"/>
    <w:rsid w:val="00C7285A"/>
    <w:rsid w:val="00C7308F"/>
    <w:rsid w:val="00C730C9"/>
    <w:rsid w:val="00C732FC"/>
    <w:rsid w:val="00C73613"/>
    <w:rsid w:val="00C73E45"/>
    <w:rsid w:val="00C73F86"/>
    <w:rsid w:val="00C74166"/>
    <w:rsid w:val="00C74C22"/>
    <w:rsid w:val="00C756E4"/>
    <w:rsid w:val="00C75A31"/>
    <w:rsid w:val="00C763E8"/>
    <w:rsid w:val="00C76485"/>
    <w:rsid w:val="00C771D9"/>
    <w:rsid w:val="00C80144"/>
    <w:rsid w:val="00C80514"/>
    <w:rsid w:val="00C80D5E"/>
    <w:rsid w:val="00C813A9"/>
    <w:rsid w:val="00C815E9"/>
    <w:rsid w:val="00C81E93"/>
    <w:rsid w:val="00C82E35"/>
    <w:rsid w:val="00C83104"/>
    <w:rsid w:val="00C8407A"/>
    <w:rsid w:val="00C84206"/>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1E0"/>
    <w:rsid w:val="00C94637"/>
    <w:rsid w:val="00C95B55"/>
    <w:rsid w:val="00C95F5F"/>
    <w:rsid w:val="00C960FE"/>
    <w:rsid w:val="00C9647B"/>
    <w:rsid w:val="00C96A06"/>
    <w:rsid w:val="00C96AEF"/>
    <w:rsid w:val="00C96B1E"/>
    <w:rsid w:val="00C973DF"/>
    <w:rsid w:val="00C9784E"/>
    <w:rsid w:val="00C97FE8"/>
    <w:rsid w:val="00CA001B"/>
    <w:rsid w:val="00CA04BF"/>
    <w:rsid w:val="00CA075C"/>
    <w:rsid w:val="00CA09F6"/>
    <w:rsid w:val="00CA29CB"/>
    <w:rsid w:val="00CA2B75"/>
    <w:rsid w:val="00CA3383"/>
    <w:rsid w:val="00CA3E59"/>
    <w:rsid w:val="00CA44CC"/>
    <w:rsid w:val="00CA4CEF"/>
    <w:rsid w:val="00CA5876"/>
    <w:rsid w:val="00CA5C3F"/>
    <w:rsid w:val="00CA61A1"/>
    <w:rsid w:val="00CA6AE7"/>
    <w:rsid w:val="00CA6CFF"/>
    <w:rsid w:val="00CA7688"/>
    <w:rsid w:val="00CA7BCA"/>
    <w:rsid w:val="00CA7EB8"/>
    <w:rsid w:val="00CB0BDE"/>
    <w:rsid w:val="00CB1AF1"/>
    <w:rsid w:val="00CB3389"/>
    <w:rsid w:val="00CB3D3B"/>
    <w:rsid w:val="00CB55F0"/>
    <w:rsid w:val="00CB59AD"/>
    <w:rsid w:val="00CB5F4F"/>
    <w:rsid w:val="00CB5FE4"/>
    <w:rsid w:val="00CB6453"/>
    <w:rsid w:val="00CB6740"/>
    <w:rsid w:val="00CB68A0"/>
    <w:rsid w:val="00CB6B2B"/>
    <w:rsid w:val="00CB6D61"/>
    <w:rsid w:val="00CB756B"/>
    <w:rsid w:val="00CB76CA"/>
    <w:rsid w:val="00CB7BDA"/>
    <w:rsid w:val="00CB7CE2"/>
    <w:rsid w:val="00CB7D51"/>
    <w:rsid w:val="00CB7E39"/>
    <w:rsid w:val="00CC0186"/>
    <w:rsid w:val="00CC223A"/>
    <w:rsid w:val="00CC3377"/>
    <w:rsid w:val="00CC372C"/>
    <w:rsid w:val="00CC4832"/>
    <w:rsid w:val="00CC4BD0"/>
    <w:rsid w:val="00CC52E2"/>
    <w:rsid w:val="00CC56F7"/>
    <w:rsid w:val="00CC59B0"/>
    <w:rsid w:val="00CC6A78"/>
    <w:rsid w:val="00CC7B0F"/>
    <w:rsid w:val="00CC7C99"/>
    <w:rsid w:val="00CC7E12"/>
    <w:rsid w:val="00CC7F1F"/>
    <w:rsid w:val="00CD137B"/>
    <w:rsid w:val="00CD17CB"/>
    <w:rsid w:val="00CD1CA7"/>
    <w:rsid w:val="00CD1DB8"/>
    <w:rsid w:val="00CD354E"/>
    <w:rsid w:val="00CD36E8"/>
    <w:rsid w:val="00CD3CAB"/>
    <w:rsid w:val="00CD3EAD"/>
    <w:rsid w:val="00CD4319"/>
    <w:rsid w:val="00CD6174"/>
    <w:rsid w:val="00CD6440"/>
    <w:rsid w:val="00CD69DA"/>
    <w:rsid w:val="00CD6DC8"/>
    <w:rsid w:val="00CD70E8"/>
    <w:rsid w:val="00CD7355"/>
    <w:rsid w:val="00CD7EEE"/>
    <w:rsid w:val="00CE1A8A"/>
    <w:rsid w:val="00CE2A85"/>
    <w:rsid w:val="00CE337D"/>
    <w:rsid w:val="00CE33DA"/>
    <w:rsid w:val="00CE3792"/>
    <w:rsid w:val="00CE4768"/>
    <w:rsid w:val="00CE4846"/>
    <w:rsid w:val="00CE4990"/>
    <w:rsid w:val="00CE4F38"/>
    <w:rsid w:val="00CE5913"/>
    <w:rsid w:val="00CE66FF"/>
    <w:rsid w:val="00CE6AD5"/>
    <w:rsid w:val="00CE6F8E"/>
    <w:rsid w:val="00CE7158"/>
    <w:rsid w:val="00CE719B"/>
    <w:rsid w:val="00CE79FE"/>
    <w:rsid w:val="00CE7D83"/>
    <w:rsid w:val="00CF049D"/>
    <w:rsid w:val="00CF0F3A"/>
    <w:rsid w:val="00CF1D0B"/>
    <w:rsid w:val="00CF2538"/>
    <w:rsid w:val="00CF278B"/>
    <w:rsid w:val="00CF2F59"/>
    <w:rsid w:val="00CF463E"/>
    <w:rsid w:val="00CF5D5F"/>
    <w:rsid w:val="00CF65BC"/>
    <w:rsid w:val="00CF65FB"/>
    <w:rsid w:val="00CF67C3"/>
    <w:rsid w:val="00CF773E"/>
    <w:rsid w:val="00CF788C"/>
    <w:rsid w:val="00CF7924"/>
    <w:rsid w:val="00D0096B"/>
    <w:rsid w:val="00D00C52"/>
    <w:rsid w:val="00D00C55"/>
    <w:rsid w:val="00D01105"/>
    <w:rsid w:val="00D029FB"/>
    <w:rsid w:val="00D02C4A"/>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6C"/>
    <w:rsid w:val="00D171E8"/>
    <w:rsid w:val="00D17A14"/>
    <w:rsid w:val="00D20684"/>
    <w:rsid w:val="00D206FC"/>
    <w:rsid w:val="00D20ACB"/>
    <w:rsid w:val="00D21B30"/>
    <w:rsid w:val="00D21C05"/>
    <w:rsid w:val="00D222A4"/>
    <w:rsid w:val="00D22D30"/>
    <w:rsid w:val="00D23EE3"/>
    <w:rsid w:val="00D25296"/>
    <w:rsid w:val="00D25F2C"/>
    <w:rsid w:val="00D264C0"/>
    <w:rsid w:val="00D2718E"/>
    <w:rsid w:val="00D273FF"/>
    <w:rsid w:val="00D27984"/>
    <w:rsid w:val="00D31429"/>
    <w:rsid w:val="00D31CB7"/>
    <w:rsid w:val="00D31D60"/>
    <w:rsid w:val="00D32218"/>
    <w:rsid w:val="00D329A0"/>
    <w:rsid w:val="00D33853"/>
    <w:rsid w:val="00D33AF2"/>
    <w:rsid w:val="00D34300"/>
    <w:rsid w:val="00D34CF7"/>
    <w:rsid w:val="00D35643"/>
    <w:rsid w:val="00D36536"/>
    <w:rsid w:val="00D371B0"/>
    <w:rsid w:val="00D40A20"/>
    <w:rsid w:val="00D40FB8"/>
    <w:rsid w:val="00D40FCB"/>
    <w:rsid w:val="00D41051"/>
    <w:rsid w:val="00D41E17"/>
    <w:rsid w:val="00D42000"/>
    <w:rsid w:val="00D422B8"/>
    <w:rsid w:val="00D426EA"/>
    <w:rsid w:val="00D428DD"/>
    <w:rsid w:val="00D42D2F"/>
    <w:rsid w:val="00D4329A"/>
    <w:rsid w:val="00D43B1E"/>
    <w:rsid w:val="00D451C9"/>
    <w:rsid w:val="00D45239"/>
    <w:rsid w:val="00D45564"/>
    <w:rsid w:val="00D455BF"/>
    <w:rsid w:val="00D464FD"/>
    <w:rsid w:val="00D46A3A"/>
    <w:rsid w:val="00D47E01"/>
    <w:rsid w:val="00D50C46"/>
    <w:rsid w:val="00D510C2"/>
    <w:rsid w:val="00D51915"/>
    <w:rsid w:val="00D51F08"/>
    <w:rsid w:val="00D51F44"/>
    <w:rsid w:val="00D522D5"/>
    <w:rsid w:val="00D52416"/>
    <w:rsid w:val="00D53364"/>
    <w:rsid w:val="00D55588"/>
    <w:rsid w:val="00D55DF1"/>
    <w:rsid w:val="00D55E24"/>
    <w:rsid w:val="00D55FB0"/>
    <w:rsid w:val="00D55FE9"/>
    <w:rsid w:val="00D56A70"/>
    <w:rsid w:val="00D5708E"/>
    <w:rsid w:val="00D57623"/>
    <w:rsid w:val="00D57718"/>
    <w:rsid w:val="00D60331"/>
    <w:rsid w:val="00D60B51"/>
    <w:rsid w:val="00D6108A"/>
    <w:rsid w:val="00D61631"/>
    <w:rsid w:val="00D616D5"/>
    <w:rsid w:val="00D624FD"/>
    <w:rsid w:val="00D626A1"/>
    <w:rsid w:val="00D631E6"/>
    <w:rsid w:val="00D6339F"/>
    <w:rsid w:val="00D63791"/>
    <w:rsid w:val="00D63E81"/>
    <w:rsid w:val="00D6501E"/>
    <w:rsid w:val="00D651AC"/>
    <w:rsid w:val="00D652DD"/>
    <w:rsid w:val="00D65E9C"/>
    <w:rsid w:val="00D65EB3"/>
    <w:rsid w:val="00D663A2"/>
    <w:rsid w:val="00D66643"/>
    <w:rsid w:val="00D66B4B"/>
    <w:rsid w:val="00D7023C"/>
    <w:rsid w:val="00D70311"/>
    <w:rsid w:val="00D70C88"/>
    <w:rsid w:val="00D70D3A"/>
    <w:rsid w:val="00D71073"/>
    <w:rsid w:val="00D710D2"/>
    <w:rsid w:val="00D715DA"/>
    <w:rsid w:val="00D71B68"/>
    <w:rsid w:val="00D71C49"/>
    <w:rsid w:val="00D71FC2"/>
    <w:rsid w:val="00D71FE9"/>
    <w:rsid w:val="00D7227E"/>
    <w:rsid w:val="00D72ADC"/>
    <w:rsid w:val="00D73729"/>
    <w:rsid w:val="00D7393D"/>
    <w:rsid w:val="00D73BAF"/>
    <w:rsid w:val="00D74370"/>
    <w:rsid w:val="00D74E35"/>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2A3"/>
    <w:rsid w:val="00D83D05"/>
    <w:rsid w:val="00D84648"/>
    <w:rsid w:val="00D84DE6"/>
    <w:rsid w:val="00D85335"/>
    <w:rsid w:val="00D8576C"/>
    <w:rsid w:val="00D859AE"/>
    <w:rsid w:val="00D85C52"/>
    <w:rsid w:val="00D8611E"/>
    <w:rsid w:val="00D86305"/>
    <w:rsid w:val="00D86401"/>
    <w:rsid w:val="00D867C1"/>
    <w:rsid w:val="00D86C27"/>
    <w:rsid w:val="00D877AE"/>
    <w:rsid w:val="00D917C3"/>
    <w:rsid w:val="00D917D2"/>
    <w:rsid w:val="00D92111"/>
    <w:rsid w:val="00D92DD1"/>
    <w:rsid w:val="00D938AB"/>
    <w:rsid w:val="00D93A9F"/>
    <w:rsid w:val="00D94767"/>
    <w:rsid w:val="00D947A9"/>
    <w:rsid w:val="00D9513A"/>
    <w:rsid w:val="00D9651D"/>
    <w:rsid w:val="00D96DAB"/>
    <w:rsid w:val="00D9721E"/>
    <w:rsid w:val="00D97236"/>
    <w:rsid w:val="00D9737C"/>
    <w:rsid w:val="00D977E8"/>
    <w:rsid w:val="00D97FE5"/>
    <w:rsid w:val="00DA056A"/>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2DC4"/>
    <w:rsid w:val="00DB45FD"/>
    <w:rsid w:val="00DB7583"/>
    <w:rsid w:val="00DB7E5B"/>
    <w:rsid w:val="00DC017B"/>
    <w:rsid w:val="00DC0C82"/>
    <w:rsid w:val="00DC0E1D"/>
    <w:rsid w:val="00DC1558"/>
    <w:rsid w:val="00DC188E"/>
    <w:rsid w:val="00DC2943"/>
    <w:rsid w:val="00DC316B"/>
    <w:rsid w:val="00DC35B5"/>
    <w:rsid w:val="00DC3B98"/>
    <w:rsid w:val="00DC4459"/>
    <w:rsid w:val="00DC59E1"/>
    <w:rsid w:val="00DC6449"/>
    <w:rsid w:val="00DC7520"/>
    <w:rsid w:val="00DC75C1"/>
    <w:rsid w:val="00DC7704"/>
    <w:rsid w:val="00DD0800"/>
    <w:rsid w:val="00DD0AEF"/>
    <w:rsid w:val="00DD0B8B"/>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884"/>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549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582E"/>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383"/>
    <w:rsid w:val="00E237D4"/>
    <w:rsid w:val="00E241BD"/>
    <w:rsid w:val="00E25CC1"/>
    <w:rsid w:val="00E25E40"/>
    <w:rsid w:val="00E25F8D"/>
    <w:rsid w:val="00E26579"/>
    <w:rsid w:val="00E2691A"/>
    <w:rsid w:val="00E273FD"/>
    <w:rsid w:val="00E278E7"/>
    <w:rsid w:val="00E30079"/>
    <w:rsid w:val="00E3066B"/>
    <w:rsid w:val="00E3104C"/>
    <w:rsid w:val="00E3177A"/>
    <w:rsid w:val="00E32034"/>
    <w:rsid w:val="00E338D8"/>
    <w:rsid w:val="00E33B18"/>
    <w:rsid w:val="00E34C73"/>
    <w:rsid w:val="00E35049"/>
    <w:rsid w:val="00E35419"/>
    <w:rsid w:val="00E35681"/>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159C"/>
    <w:rsid w:val="00E5223F"/>
    <w:rsid w:val="00E559AE"/>
    <w:rsid w:val="00E55DD5"/>
    <w:rsid w:val="00E55E4B"/>
    <w:rsid w:val="00E60617"/>
    <w:rsid w:val="00E60A15"/>
    <w:rsid w:val="00E60A76"/>
    <w:rsid w:val="00E6118F"/>
    <w:rsid w:val="00E61C2A"/>
    <w:rsid w:val="00E61C59"/>
    <w:rsid w:val="00E62587"/>
    <w:rsid w:val="00E6291C"/>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589"/>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0DD"/>
    <w:rsid w:val="00E8441C"/>
    <w:rsid w:val="00E8509E"/>
    <w:rsid w:val="00E850FA"/>
    <w:rsid w:val="00E8570C"/>
    <w:rsid w:val="00E857A4"/>
    <w:rsid w:val="00E85A74"/>
    <w:rsid w:val="00E86701"/>
    <w:rsid w:val="00E86BE7"/>
    <w:rsid w:val="00E87BF3"/>
    <w:rsid w:val="00E90548"/>
    <w:rsid w:val="00E90D55"/>
    <w:rsid w:val="00E91258"/>
    <w:rsid w:val="00E91D73"/>
    <w:rsid w:val="00E91DA4"/>
    <w:rsid w:val="00E92396"/>
    <w:rsid w:val="00E92DC8"/>
    <w:rsid w:val="00E94C46"/>
    <w:rsid w:val="00E9644D"/>
    <w:rsid w:val="00E96ED9"/>
    <w:rsid w:val="00E973A6"/>
    <w:rsid w:val="00E97B69"/>
    <w:rsid w:val="00EA10D7"/>
    <w:rsid w:val="00EA1A45"/>
    <w:rsid w:val="00EA1EA7"/>
    <w:rsid w:val="00EA3290"/>
    <w:rsid w:val="00EA3C7E"/>
    <w:rsid w:val="00EA490C"/>
    <w:rsid w:val="00EA4EEB"/>
    <w:rsid w:val="00EA5927"/>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5BF2"/>
    <w:rsid w:val="00EB74F5"/>
    <w:rsid w:val="00EB7DB2"/>
    <w:rsid w:val="00EC1365"/>
    <w:rsid w:val="00EC1598"/>
    <w:rsid w:val="00EC22AF"/>
    <w:rsid w:val="00EC4FEB"/>
    <w:rsid w:val="00EC6FB2"/>
    <w:rsid w:val="00EC7211"/>
    <w:rsid w:val="00EC7609"/>
    <w:rsid w:val="00EC7926"/>
    <w:rsid w:val="00EC7C70"/>
    <w:rsid w:val="00EC7FA4"/>
    <w:rsid w:val="00ED0118"/>
    <w:rsid w:val="00ED1079"/>
    <w:rsid w:val="00ED1AA0"/>
    <w:rsid w:val="00ED20D4"/>
    <w:rsid w:val="00ED221D"/>
    <w:rsid w:val="00ED2A1F"/>
    <w:rsid w:val="00ED2AE7"/>
    <w:rsid w:val="00ED2EC3"/>
    <w:rsid w:val="00ED2F00"/>
    <w:rsid w:val="00ED3BFD"/>
    <w:rsid w:val="00ED3C68"/>
    <w:rsid w:val="00ED4A4D"/>
    <w:rsid w:val="00ED4D7F"/>
    <w:rsid w:val="00ED4E8D"/>
    <w:rsid w:val="00ED53E9"/>
    <w:rsid w:val="00ED54D0"/>
    <w:rsid w:val="00ED5A12"/>
    <w:rsid w:val="00ED5CC0"/>
    <w:rsid w:val="00ED5F15"/>
    <w:rsid w:val="00ED65D4"/>
    <w:rsid w:val="00ED681F"/>
    <w:rsid w:val="00ED6F8F"/>
    <w:rsid w:val="00ED7007"/>
    <w:rsid w:val="00ED71E2"/>
    <w:rsid w:val="00ED771B"/>
    <w:rsid w:val="00ED77A0"/>
    <w:rsid w:val="00EE03FD"/>
    <w:rsid w:val="00EE0DA5"/>
    <w:rsid w:val="00EE0E5E"/>
    <w:rsid w:val="00EE0F7F"/>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2E1F"/>
    <w:rsid w:val="00F23055"/>
    <w:rsid w:val="00F23097"/>
    <w:rsid w:val="00F23458"/>
    <w:rsid w:val="00F235E9"/>
    <w:rsid w:val="00F23682"/>
    <w:rsid w:val="00F23AC2"/>
    <w:rsid w:val="00F243D2"/>
    <w:rsid w:val="00F249FD"/>
    <w:rsid w:val="00F25569"/>
    <w:rsid w:val="00F259B4"/>
    <w:rsid w:val="00F25BC8"/>
    <w:rsid w:val="00F2673B"/>
    <w:rsid w:val="00F27F0C"/>
    <w:rsid w:val="00F30510"/>
    <w:rsid w:val="00F30688"/>
    <w:rsid w:val="00F306F5"/>
    <w:rsid w:val="00F30D02"/>
    <w:rsid w:val="00F31949"/>
    <w:rsid w:val="00F331B8"/>
    <w:rsid w:val="00F34038"/>
    <w:rsid w:val="00F3446D"/>
    <w:rsid w:val="00F34B17"/>
    <w:rsid w:val="00F34CA7"/>
    <w:rsid w:val="00F35F12"/>
    <w:rsid w:val="00F3603F"/>
    <w:rsid w:val="00F36040"/>
    <w:rsid w:val="00F36C4F"/>
    <w:rsid w:val="00F401E0"/>
    <w:rsid w:val="00F422F1"/>
    <w:rsid w:val="00F422F4"/>
    <w:rsid w:val="00F42D2B"/>
    <w:rsid w:val="00F432E3"/>
    <w:rsid w:val="00F44169"/>
    <w:rsid w:val="00F447AB"/>
    <w:rsid w:val="00F44A62"/>
    <w:rsid w:val="00F455BC"/>
    <w:rsid w:val="00F463F7"/>
    <w:rsid w:val="00F4675E"/>
    <w:rsid w:val="00F4688D"/>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6CE8"/>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67572"/>
    <w:rsid w:val="00F70867"/>
    <w:rsid w:val="00F71A2A"/>
    <w:rsid w:val="00F723B9"/>
    <w:rsid w:val="00F73719"/>
    <w:rsid w:val="00F73B2C"/>
    <w:rsid w:val="00F7432D"/>
    <w:rsid w:val="00F74790"/>
    <w:rsid w:val="00F74DB8"/>
    <w:rsid w:val="00F755C9"/>
    <w:rsid w:val="00F75662"/>
    <w:rsid w:val="00F759F5"/>
    <w:rsid w:val="00F75CCD"/>
    <w:rsid w:val="00F7768A"/>
    <w:rsid w:val="00F77EB4"/>
    <w:rsid w:val="00F80E32"/>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0BD3"/>
    <w:rsid w:val="00F92121"/>
    <w:rsid w:val="00F928E6"/>
    <w:rsid w:val="00F939EA"/>
    <w:rsid w:val="00F953C6"/>
    <w:rsid w:val="00F95DA9"/>
    <w:rsid w:val="00F963AE"/>
    <w:rsid w:val="00F964B7"/>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269"/>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4C0"/>
    <w:rsid w:val="00FF2EC0"/>
    <w:rsid w:val="00FF3311"/>
    <w:rsid w:val="00FF334F"/>
    <w:rsid w:val="00FF3642"/>
    <w:rsid w:val="00FF378E"/>
    <w:rsid w:val="00FF452B"/>
    <w:rsid w:val="00FF4717"/>
    <w:rsid w:val="00FF47EC"/>
    <w:rsid w:val="00FF4AA1"/>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spacing w:after="240"/>
      <w:ind w:left="504" w:hanging="504"/>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 w:type="character" w:styleId="UnresolvedMention">
    <w:name w:val="Unresolved Mention"/>
    <w:basedOn w:val="DefaultParagraphFont"/>
    <w:uiPriority w:val="99"/>
    <w:semiHidden/>
    <w:unhideWhenUsed/>
    <w:rsid w:val="00572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4569345">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652951400">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Dusty-Gannon/PR-in-Helicon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035E5-4649-4617-B297-D0025D85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28783</Words>
  <Characters>164065</Characters>
  <Application>Microsoft Office Word</Application>
  <DocSecurity>0</DocSecurity>
  <Lines>1367</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4</cp:revision>
  <dcterms:created xsi:type="dcterms:W3CDTF">2021-07-21T20:58:00Z</dcterms:created>
  <dcterms:modified xsi:type="dcterms:W3CDTF">2021-07-2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j52eY2"/&gt;&lt;style id="http://www.zotero.org/styles/vancouver-brackets" locale="en-U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